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35AA" w:rsidRPr="001535AA" w:rsidRDefault="001535AA" w:rsidP="001535AA">
      <w:pPr>
        <w:pStyle w:val="Title"/>
        <w:tabs>
          <w:tab w:val="left" w:pos="-5400"/>
          <w:tab w:val="left" w:pos="-3330"/>
        </w:tabs>
        <w:rPr>
          <w:rFonts w:asciiTheme="majorBidi" w:hAnsiTheme="majorBidi" w:cstheme="majorBidi"/>
          <w:sz w:val="24"/>
        </w:rPr>
      </w:pPr>
      <w:r w:rsidRPr="001535AA">
        <w:rPr>
          <w:rFonts w:asciiTheme="majorBidi" w:hAnsiTheme="majorBidi" w:cstheme="majorBidi"/>
          <w:sz w:val="24"/>
        </w:rPr>
        <w:t>Potret Empiris Kinerja Keuangan Perbankan Syariah Di Indonesia:</w:t>
      </w:r>
    </w:p>
    <w:p w:rsidR="001535AA" w:rsidRPr="001535AA" w:rsidRDefault="001535AA" w:rsidP="001535AA">
      <w:pPr>
        <w:pStyle w:val="Title"/>
        <w:tabs>
          <w:tab w:val="left" w:pos="-5400"/>
          <w:tab w:val="left" w:pos="-3330"/>
        </w:tabs>
        <w:rPr>
          <w:sz w:val="24"/>
          <w:lang w:val="id-ID"/>
        </w:rPr>
      </w:pPr>
      <w:r w:rsidRPr="001535AA">
        <w:rPr>
          <w:rFonts w:asciiTheme="majorBidi" w:hAnsiTheme="majorBidi" w:cstheme="majorBidi"/>
          <w:i/>
          <w:iCs/>
          <w:sz w:val="24"/>
        </w:rPr>
        <w:t>Systematic Literature Review</w:t>
      </w:r>
    </w:p>
    <w:p w:rsidR="001535AA" w:rsidRDefault="001535AA" w:rsidP="004B7814">
      <w:pPr>
        <w:pStyle w:val="Title"/>
        <w:tabs>
          <w:tab w:val="left" w:pos="-5400"/>
          <w:tab w:val="left" w:pos="-3330"/>
        </w:tabs>
        <w:rPr>
          <w:sz w:val="24"/>
        </w:rPr>
      </w:pPr>
    </w:p>
    <w:p w:rsidR="001535AA" w:rsidRPr="00734AFC" w:rsidRDefault="001535AA" w:rsidP="00A73609">
      <w:pPr>
        <w:jc w:val="center"/>
        <w:rPr>
          <w:rFonts w:asciiTheme="majorBidi" w:hAnsiTheme="majorBidi" w:cstheme="majorBidi"/>
          <w:b/>
          <w:bCs/>
          <w:szCs w:val="24"/>
        </w:rPr>
      </w:pPr>
      <w:r>
        <w:rPr>
          <w:b/>
          <w:sz w:val="20"/>
        </w:rPr>
        <w:t>Fatimatul Fatmariyah</w:t>
      </w:r>
      <w:r w:rsidR="00D73172">
        <w:rPr>
          <w:b/>
          <w:sz w:val="20"/>
          <w:vertAlign w:val="superscript"/>
        </w:rPr>
        <w:t>1)</w:t>
      </w:r>
      <w:r w:rsidR="00D73172">
        <w:rPr>
          <w:b/>
          <w:sz w:val="20"/>
        </w:rPr>
        <w:t xml:space="preserve">, </w:t>
      </w:r>
      <w:r>
        <w:rPr>
          <w:b/>
          <w:sz w:val="20"/>
        </w:rPr>
        <w:t>Andriani Samsuri</w:t>
      </w:r>
      <w:r w:rsidR="00D73172">
        <w:rPr>
          <w:b/>
          <w:sz w:val="20"/>
          <w:vertAlign w:val="superscript"/>
        </w:rPr>
        <w:t>2)</w:t>
      </w:r>
      <w:r w:rsidR="00F7073A">
        <w:rPr>
          <w:b/>
          <w:sz w:val="20"/>
          <w:vertAlign w:val="superscript"/>
        </w:rPr>
        <w:t xml:space="preserve"> </w:t>
      </w:r>
      <w:r w:rsidR="00A73609">
        <w:rPr>
          <w:b/>
          <w:sz w:val="20"/>
          <w:vertAlign w:val="superscript"/>
        </w:rPr>
        <w:t xml:space="preserve">, </w:t>
      </w:r>
      <w:r w:rsidR="004A6F64">
        <w:rPr>
          <w:b/>
          <w:sz w:val="20"/>
          <w:vertAlign w:val="superscript"/>
        </w:rPr>
        <w:t xml:space="preserve"> </w:t>
      </w:r>
      <w:r w:rsidR="00A73609" w:rsidRPr="00A73609">
        <w:rPr>
          <w:b/>
          <w:sz w:val="20"/>
        </w:rPr>
        <w:t>Muhammad</w:t>
      </w:r>
      <w:r w:rsidR="00A73609" w:rsidRPr="00A73609">
        <w:rPr>
          <w:b/>
          <w:sz w:val="20"/>
          <w:vertAlign w:val="subscript"/>
        </w:rPr>
        <w:t xml:space="preserve"> </w:t>
      </w:r>
      <w:r w:rsidR="00A73609" w:rsidRPr="00A73609">
        <w:rPr>
          <w:b/>
          <w:sz w:val="20"/>
        </w:rPr>
        <w:t>Yazid</w:t>
      </w:r>
      <w:r w:rsidR="00A73609" w:rsidRPr="00A73609">
        <w:rPr>
          <w:b/>
          <w:sz w:val="20"/>
          <w:vertAlign w:val="superscript"/>
        </w:rPr>
        <w:t>3</w:t>
      </w:r>
      <w:r w:rsidR="00A73609">
        <w:rPr>
          <w:b/>
          <w:sz w:val="20"/>
          <w:vertAlign w:val="superscript"/>
        </w:rPr>
        <w:t xml:space="preserve">), </w:t>
      </w:r>
      <w:r w:rsidR="00A73609" w:rsidRPr="00A73609">
        <w:rPr>
          <w:b/>
          <w:sz w:val="20"/>
        </w:rPr>
        <w:t>Fathor</w:t>
      </w:r>
      <w:r w:rsidR="00A73609" w:rsidRPr="00A73609">
        <w:rPr>
          <w:b/>
          <w:sz w:val="20"/>
          <w:vertAlign w:val="subscript"/>
        </w:rPr>
        <w:t xml:space="preserve"> </w:t>
      </w:r>
      <w:r w:rsidR="00A73609" w:rsidRPr="00A73609">
        <w:rPr>
          <w:b/>
          <w:sz w:val="20"/>
        </w:rPr>
        <w:t>AS</w:t>
      </w:r>
      <w:r w:rsidR="00A73609" w:rsidRPr="00A73609">
        <w:rPr>
          <w:b/>
          <w:sz w:val="20"/>
          <w:vertAlign w:val="superscript"/>
        </w:rPr>
        <w:t>4)</w:t>
      </w:r>
    </w:p>
    <w:p w:rsidR="00D73172" w:rsidRDefault="00D73172" w:rsidP="006848BA">
      <w:pPr>
        <w:jc w:val="center"/>
        <w:rPr>
          <w:sz w:val="20"/>
        </w:rPr>
      </w:pPr>
      <w:r>
        <w:rPr>
          <w:sz w:val="20"/>
          <w:vertAlign w:val="superscript"/>
        </w:rPr>
        <w:t>1</w:t>
      </w:r>
      <w:r w:rsidR="006848BA">
        <w:rPr>
          <w:sz w:val="20"/>
          <w:vertAlign w:val="superscript"/>
        </w:rPr>
        <w:t xml:space="preserve">,2,3 </w:t>
      </w:r>
      <w:r w:rsidR="006848BA">
        <w:rPr>
          <w:sz w:val="20"/>
        </w:rPr>
        <w:t>Pascasarjana, Universitas Islam Sunan Ampel Surabaya</w:t>
      </w:r>
    </w:p>
    <w:p w:rsidR="004A6F64" w:rsidRPr="00594A04" w:rsidRDefault="004A6F64" w:rsidP="004A6F64">
      <w:pPr>
        <w:pStyle w:val="PageNumber1"/>
        <w:rPr>
          <w:rFonts w:ascii="Times New Roman" w:hAnsi="Times New Roman"/>
          <w:sz w:val="20"/>
        </w:rPr>
      </w:pPr>
      <w:hyperlink r:id="rId8" w:history="1">
        <w:r w:rsidRPr="00594A04">
          <w:rPr>
            <w:rStyle w:val="Hyperlink"/>
            <w:rFonts w:ascii="Times New Roman" w:hAnsi="Times New Roman"/>
            <w:color w:val="auto"/>
            <w:sz w:val="20"/>
            <w:u w:val="none"/>
          </w:rPr>
          <w:t>02040321010@student.uinsby.ac.id</w:t>
        </w:r>
      </w:hyperlink>
    </w:p>
    <w:p w:rsidR="004A6F64" w:rsidRPr="00594A04" w:rsidRDefault="004A6F64" w:rsidP="004A6F64">
      <w:pPr>
        <w:pStyle w:val="PageNumber1"/>
        <w:rPr>
          <w:rFonts w:ascii="Times New Roman" w:hAnsi="Times New Roman"/>
          <w:sz w:val="20"/>
        </w:rPr>
      </w:pPr>
      <w:hyperlink r:id="rId9" w:history="1">
        <w:r w:rsidRPr="00594A04">
          <w:rPr>
            <w:rStyle w:val="Hyperlink"/>
            <w:rFonts w:ascii="Times New Roman" w:hAnsi="Times New Roman"/>
            <w:color w:val="auto"/>
            <w:sz w:val="20"/>
            <w:u w:val="none"/>
          </w:rPr>
          <w:t>andriani@uinsby.ac.id</w:t>
        </w:r>
      </w:hyperlink>
    </w:p>
    <w:p w:rsidR="004A6F64" w:rsidRDefault="004A6F64" w:rsidP="004A6F64">
      <w:pPr>
        <w:pStyle w:val="PageNumber1"/>
        <w:rPr>
          <w:rStyle w:val="Hyperlink"/>
          <w:rFonts w:ascii="Times New Roman" w:hAnsi="Times New Roman"/>
          <w:color w:val="auto"/>
          <w:sz w:val="20"/>
          <w:u w:val="none"/>
        </w:rPr>
      </w:pPr>
      <w:hyperlink r:id="rId10" w:history="1">
        <w:r w:rsidRPr="00594A04">
          <w:rPr>
            <w:rStyle w:val="Hyperlink"/>
            <w:rFonts w:ascii="Times New Roman" w:hAnsi="Times New Roman"/>
            <w:color w:val="auto"/>
            <w:sz w:val="20"/>
            <w:u w:val="none"/>
          </w:rPr>
          <w:t>muhammadyazid02@gmail.com</w:t>
        </w:r>
      </w:hyperlink>
    </w:p>
    <w:p w:rsidR="00253048" w:rsidRDefault="00253048" w:rsidP="006848BA">
      <w:pPr>
        <w:jc w:val="center"/>
        <w:rPr>
          <w:sz w:val="20"/>
        </w:rPr>
      </w:pPr>
      <w:r w:rsidRPr="00C64DD0">
        <w:rPr>
          <w:sz w:val="20"/>
          <w:vertAlign w:val="superscript"/>
        </w:rPr>
        <w:t>4</w:t>
      </w:r>
      <w:r>
        <w:rPr>
          <w:sz w:val="20"/>
        </w:rPr>
        <w:t xml:space="preserve"> FEB, Universitas Trunojoyo M</w:t>
      </w:r>
      <w:r w:rsidR="00C64DD0">
        <w:rPr>
          <w:sz w:val="20"/>
        </w:rPr>
        <w:t>adura</w:t>
      </w:r>
    </w:p>
    <w:p w:rsidR="007A32C9" w:rsidRPr="00594A04" w:rsidRDefault="007A32C9" w:rsidP="00594A04">
      <w:pPr>
        <w:pStyle w:val="PageNumber1"/>
        <w:rPr>
          <w:rFonts w:ascii="Times New Roman" w:hAnsi="Times New Roman"/>
          <w:sz w:val="20"/>
        </w:rPr>
      </w:pPr>
      <w:r>
        <w:rPr>
          <w:rStyle w:val="Hyperlink"/>
          <w:rFonts w:ascii="Times New Roman" w:hAnsi="Times New Roman"/>
          <w:color w:val="auto"/>
          <w:sz w:val="20"/>
          <w:u w:val="none"/>
        </w:rPr>
        <w:t>fathor.as@trunojoyo.ac.id</w:t>
      </w:r>
    </w:p>
    <w:p w:rsidR="00594A04" w:rsidRDefault="00594A04" w:rsidP="00594A04">
      <w:pPr>
        <w:pStyle w:val="PageNumber1"/>
        <w:rPr>
          <w:rFonts w:ascii="Times New Roman" w:hAnsi="Times New Roman"/>
          <w:sz w:val="20"/>
        </w:rPr>
      </w:pPr>
    </w:p>
    <w:p w:rsidR="00D73172" w:rsidRPr="005B722D" w:rsidRDefault="00D73172" w:rsidP="005D7F88">
      <w:pPr>
        <w:spacing w:after="120"/>
        <w:jc w:val="center"/>
        <w:rPr>
          <w:b/>
          <w:i/>
          <w:sz w:val="22"/>
          <w:szCs w:val="22"/>
        </w:rPr>
      </w:pPr>
      <w:r w:rsidRPr="005B722D">
        <w:rPr>
          <w:b/>
          <w:i/>
          <w:sz w:val="22"/>
          <w:szCs w:val="22"/>
        </w:rPr>
        <w:t>A</w:t>
      </w:r>
      <w:r>
        <w:rPr>
          <w:b/>
          <w:i/>
          <w:sz w:val="22"/>
          <w:szCs w:val="22"/>
        </w:rPr>
        <w:t>bstract</w:t>
      </w:r>
    </w:p>
    <w:p w:rsidR="005D7F88" w:rsidRDefault="005D7F88" w:rsidP="005D7F88">
      <w:pPr>
        <w:autoSpaceDE w:val="0"/>
        <w:ind w:right="14"/>
        <w:jc w:val="both"/>
        <w:rPr>
          <w:i/>
          <w:sz w:val="22"/>
          <w:szCs w:val="22"/>
        </w:rPr>
      </w:pPr>
      <w:r w:rsidRPr="005D7F88">
        <w:rPr>
          <w:i/>
          <w:sz w:val="22"/>
          <w:szCs w:val="22"/>
        </w:rPr>
        <w:t>The purpose of this study was to identify the financial performance of Islamic banking whose data were obtained from journals in the period 2017-2021 and how the solution was with a systematic literature review method approach. The results of a systematic literature review show that, 1). The distribution rate of articles in 2017 was 11, in 2018 there were 6, in 2019 there were 7, in 2020 there were 5 and in 2021 there were 2 articles in 31 journals, 2). The research method used by the researchers is a descriptive quantitative approach with a descriptive statistical approach and none uses a qualitative approach or mix methods, 3). The types of performance measurement tools used are mostly financial ratios, 4). The portrait of Islamic banking financial performance is volatile and tends to improve, 5). The solution for Islamic banks is to improve the performance of their financial ratios, and 6). The limitations of the study lie in the number of samples, variables and indicators, period of observation, and analytical techniques</w:t>
      </w:r>
      <w:r>
        <w:rPr>
          <w:i/>
          <w:sz w:val="22"/>
          <w:szCs w:val="22"/>
        </w:rPr>
        <w:t>.</w:t>
      </w:r>
    </w:p>
    <w:p w:rsidR="00D73172" w:rsidRDefault="00D73172" w:rsidP="00AF586E">
      <w:pPr>
        <w:autoSpaceDE w:val="0"/>
        <w:spacing w:after="120"/>
        <w:ind w:left="1080" w:right="14" w:hanging="1080"/>
        <w:rPr>
          <w:i/>
          <w:sz w:val="22"/>
          <w:szCs w:val="22"/>
        </w:rPr>
      </w:pPr>
      <w:r w:rsidRPr="005B722D">
        <w:rPr>
          <w:b/>
          <w:i/>
          <w:sz w:val="22"/>
          <w:szCs w:val="22"/>
        </w:rPr>
        <w:t xml:space="preserve">Keywords: </w:t>
      </w:r>
      <w:r w:rsidR="00AF586E" w:rsidRPr="00AF586E">
        <w:rPr>
          <w:rFonts w:asciiTheme="majorBidi" w:hAnsiTheme="majorBidi" w:cstheme="majorBidi"/>
          <w:i/>
          <w:iCs/>
          <w:sz w:val="22"/>
          <w:szCs w:val="22"/>
        </w:rPr>
        <w:t>Systematic Literature Review</w:t>
      </w:r>
      <w:r w:rsidR="00AF586E">
        <w:rPr>
          <w:rFonts w:asciiTheme="majorBidi" w:hAnsiTheme="majorBidi" w:cstheme="majorBidi"/>
          <w:i/>
          <w:iCs/>
          <w:sz w:val="22"/>
          <w:szCs w:val="22"/>
        </w:rPr>
        <w:t>,</w:t>
      </w:r>
      <w:r w:rsidR="00AF586E" w:rsidRPr="00AF586E">
        <w:rPr>
          <w:rFonts w:asciiTheme="majorBidi" w:hAnsiTheme="majorBidi" w:cstheme="majorBidi"/>
          <w:i/>
          <w:iCs/>
          <w:sz w:val="22"/>
          <w:szCs w:val="22"/>
        </w:rPr>
        <w:t xml:space="preserve"> Kinerja Keuangan, R</w:t>
      </w:r>
      <w:r w:rsidR="00AF586E">
        <w:rPr>
          <w:rFonts w:asciiTheme="majorBidi" w:hAnsiTheme="majorBidi" w:cstheme="majorBidi"/>
          <w:i/>
          <w:iCs/>
          <w:sz w:val="22"/>
          <w:szCs w:val="22"/>
        </w:rPr>
        <w:t>asio Keuangan, Perbankan Syariah</w:t>
      </w:r>
    </w:p>
    <w:p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184F4D" w:rsidRDefault="00F41C66" w:rsidP="00612CF4">
      <w:pPr>
        <w:rPr>
          <w:lang w:val="id-ID"/>
        </w:rPr>
        <w:sectPr w:rsidR="00F41C66" w:rsidRPr="00184F4D" w:rsidSect="001D0642">
          <w:headerReference w:type="default" r:id="rId11"/>
          <w:footerReference w:type="default" r:id="rId12"/>
          <w:type w:val="continuous"/>
          <w:pgSz w:w="11909" w:h="16834" w:code="9"/>
          <w:pgMar w:top="1701" w:right="1701" w:bottom="1985" w:left="1701" w:header="1060" w:footer="1242" w:gutter="0"/>
          <w:cols w:space="720"/>
          <w:docGrid w:linePitch="360"/>
        </w:sectPr>
      </w:pPr>
      <w:bookmarkStart w:id="0" w:name="_GoBack"/>
      <w:bookmarkEnd w:id="0"/>
    </w:p>
    <w:p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PENDAHULUAN [Times New Roman 11 bold]</w:t>
      </w:r>
    </w:p>
    <w:p w:rsidR="0003636A" w:rsidRPr="0003636A" w:rsidRDefault="0003636A" w:rsidP="0003636A">
      <w:pPr>
        <w:ind w:firstLine="426"/>
        <w:jc w:val="both"/>
        <w:rPr>
          <w:rFonts w:asciiTheme="majorBidi" w:hAnsiTheme="majorBidi" w:cstheme="majorBidi"/>
          <w:sz w:val="22"/>
          <w:szCs w:val="22"/>
        </w:rPr>
      </w:pPr>
      <w:r w:rsidRPr="0003636A">
        <w:rPr>
          <w:rFonts w:asciiTheme="majorBidi" w:hAnsiTheme="majorBidi" w:cstheme="majorBidi"/>
          <w:sz w:val="22"/>
          <w:szCs w:val="22"/>
        </w:rPr>
        <w:t xml:space="preserve">Permasalahan terkini perbankan syariah baik yang berbentuk Bank Umum Syariah (BUS) maupun Unit Usaha Syariah (UUS) menurut </w:t>
      </w:r>
      <w:r w:rsidRPr="0003636A">
        <w:rPr>
          <w:rFonts w:asciiTheme="majorBidi" w:hAnsiTheme="majorBidi" w:cstheme="majorBidi"/>
          <w:sz w:val="22"/>
          <w:szCs w:val="22"/>
          <w:shd w:val="clear" w:color="auto" w:fill="FFFFFF"/>
        </w:rPr>
        <w:t xml:space="preserve">Direktur Pengaturan dan Perizinan Perbankan Syariah OJK </w:t>
      </w:r>
      <w:r w:rsidRPr="0003636A">
        <w:rPr>
          <w:rFonts w:asciiTheme="majorBidi" w:hAnsiTheme="majorBidi" w:cstheme="majorBidi"/>
          <w:sz w:val="22"/>
          <w:szCs w:val="22"/>
        </w:rPr>
        <w:t xml:space="preserve">antara lain adalah: 1). Perbankan syariah </w:t>
      </w:r>
      <w:r w:rsidRPr="0003636A">
        <w:rPr>
          <w:rFonts w:asciiTheme="majorBidi" w:hAnsiTheme="majorBidi" w:cstheme="majorBidi"/>
          <w:sz w:val="22"/>
          <w:szCs w:val="22"/>
          <w:shd w:val="clear" w:color="auto" w:fill="FFFFFF"/>
        </w:rPr>
        <w:t xml:space="preserve">belum memiliki diferensiasi model bisnis yang signifikan, 2). Indeks literasi dan persepsi masyarakat soal keuangan khususnya perbankan syariah masih di bawah 9% sedangkan bank konvensional mencapai 40 %, 3). Indeks inklusi yang masih rendah dengan angka inklusi keuangan syariah yakni 9,1 %, di mana angka tersebut juga masih di bawah bank konvensional yakni 76,2%, 4). Kuantitas dan kualitas sumber daya manusia perbankan syariah masih kurang optimal, dan 5). Teknologi informasi (TI) yang belum memadai </w:t>
      </w:r>
      <w:r w:rsidRPr="0003636A">
        <w:rPr>
          <w:rFonts w:asciiTheme="majorBidi" w:hAnsiTheme="majorBidi" w:cstheme="majorBidi"/>
          <w:sz w:val="22"/>
          <w:szCs w:val="22"/>
        </w:rPr>
        <w:fldChar w:fldCharType="begin" w:fldLock="1"/>
      </w:r>
      <w:r w:rsidRPr="0003636A">
        <w:rPr>
          <w:rFonts w:asciiTheme="majorBidi" w:hAnsiTheme="majorBidi" w:cstheme="majorBidi"/>
          <w:sz w:val="22"/>
          <w:szCs w:val="22"/>
        </w:rPr>
        <w:instrText>ADDIN CSL_CITATION {"citationItems":[{"id":"ITEM-1","itemData":{"author":[{"dropping-particle":"","family":"economy.okezone.com","given":"","non-dropping-particle":"","parse-names":false,"suffix":""}],"id":"ITEM-1","issued":{"date-parts":[["2021"]]},"title":"ojk-beberkan-kelemahan-bank-syariah-sehingga-kalah-dengan-perbankan-konvensional)","type":"article"},"uris":["http://www.mendeley.com/documents/?uuid=17c40644-9e3d-421b-aaa8-cb170c0b27b2"]}],"mendeley":{"formattedCitation":"(economy.okezone.com, 2021)","plainTextFormattedCitation":"(economy.okezone.com, 2021)","previouslyFormattedCitation":"(economy.okezone.com, 2021)"},"properties":{"noteIndex":0},"schema":"https://github.com/citation-style-language/schema/raw/master/csl-citation.json"}</w:instrText>
      </w:r>
      <w:r w:rsidRPr="0003636A">
        <w:rPr>
          <w:rFonts w:asciiTheme="majorBidi" w:hAnsiTheme="majorBidi" w:cstheme="majorBidi"/>
          <w:sz w:val="22"/>
          <w:szCs w:val="22"/>
        </w:rPr>
        <w:fldChar w:fldCharType="separate"/>
      </w:r>
      <w:r w:rsidRPr="0003636A">
        <w:rPr>
          <w:rFonts w:asciiTheme="majorBidi" w:hAnsiTheme="majorBidi" w:cstheme="majorBidi"/>
          <w:noProof/>
          <w:sz w:val="22"/>
          <w:szCs w:val="22"/>
        </w:rPr>
        <w:t>(economy.okezone.com, 2021)</w:t>
      </w:r>
      <w:r w:rsidRPr="0003636A">
        <w:rPr>
          <w:rFonts w:asciiTheme="majorBidi" w:hAnsiTheme="majorBidi" w:cstheme="majorBidi"/>
          <w:sz w:val="22"/>
          <w:szCs w:val="22"/>
        </w:rPr>
        <w:fldChar w:fldCharType="end"/>
      </w:r>
      <w:r w:rsidRPr="0003636A">
        <w:rPr>
          <w:rFonts w:asciiTheme="majorBidi" w:hAnsiTheme="majorBidi" w:cstheme="majorBidi"/>
          <w:sz w:val="22"/>
          <w:szCs w:val="22"/>
        </w:rPr>
        <w:t>.</w:t>
      </w:r>
    </w:p>
    <w:p w:rsidR="0003636A" w:rsidRPr="0003636A" w:rsidRDefault="0003636A" w:rsidP="0003636A">
      <w:pPr>
        <w:ind w:firstLine="426"/>
        <w:jc w:val="both"/>
        <w:rPr>
          <w:rFonts w:asciiTheme="majorBidi" w:hAnsiTheme="majorBidi" w:cstheme="majorBidi"/>
          <w:sz w:val="22"/>
          <w:szCs w:val="22"/>
          <w:shd w:val="clear" w:color="auto" w:fill="FFFFFF"/>
        </w:rPr>
      </w:pPr>
      <w:r w:rsidRPr="0003636A">
        <w:rPr>
          <w:rFonts w:asciiTheme="majorBidi" w:hAnsiTheme="majorBidi" w:cstheme="majorBidi"/>
          <w:sz w:val="22"/>
          <w:szCs w:val="22"/>
        </w:rPr>
        <w:t xml:space="preserve">Mendasarkan pada fenomena bisnis tersebut dan dalam rangka untuk meningkatkan kinerja yang lebih baik pada perbankan syariah maka </w:t>
      </w:r>
      <w:r w:rsidRPr="0003636A">
        <w:rPr>
          <w:rFonts w:asciiTheme="majorBidi" w:hAnsiTheme="majorBidi" w:cstheme="majorBidi"/>
          <w:sz w:val="22"/>
          <w:szCs w:val="22"/>
          <w:shd w:val="clear" w:color="auto" w:fill="FFFFFF"/>
        </w:rPr>
        <w:t xml:space="preserve">perbankan syariah perlu melakukan suatu terobosan tatakelola organisasi untuk mengatasi permasalahannya, salah satunya adalah dengan meningkatkan strategi teknologi digital, </w:t>
      </w:r>
      <w:r w:rsidRPr="0003636A">
        <w:rPr>
          <w:rFonts w:asciiTheme="majorBidi" w:hAnsiTheme="majorBidi" w:cstheme="majorBidi"/>
          <w:sz w:val="22"/>
          <w:szCs w:val="22"/>
        </w:rPr>
        <w:t xml:space="preserve">mengingat perubahan perilaku masyarakat yang lebih memilih melakukan transaksi dan mendapatkan informasi secara praktis melalui </w:t>
      </w:r>
      <w:r w:rsidRPr="0003636A">
        <w:rPr>
          <w:rFonts w:asciiTheme="majorBidi" w:hAnsiTheme="majorBidi" w:cstheme="majorBidi"/>
          <w:i/>
          <w:iCs/>
          <w:sz w:val="22"/>
          <w:szCs w:val="22"/>
        </w:rPr>
        <w:t>device</w:t>
      </w:r>
      <w:r w:rsidRPr="0003636A">
        <w:rPr>
          <w:rFonts w:asciiTheme="majorBidi" w:hAnsiTheme="majorBidi" w:cstheme="majorBidi"/>
          <w:sz w:val="22"/>
          <w:szCs w:val="22"/>
        </w:rPr>
        <w:t xml:space="preserve"> masing-masing</w:t>
      </w:r>
      <w:r w:rsidRPr="0003636A">
        <w:rPr>
          <w:rFonts w:asciiTheme="majorBidi" w:hAnsiTheme="majorBidi" w:cstheme="majorBidi"/>
          <w:sz w:val="22"/>
          <w:szCs w:val="22"/>
          <w:shd w:val="clear" w:color="auto" w:fill="FFFFFF"/>
        </w:rPr>
        <w:t xml:space="preserve">, apalagi disaat yang bersamaan muncul </w:t>
      </w:r>
      <w:r w:rsidRPr="0003636A">
        <w:rPr>
          <w:rFonts w:asciiTheme="majorBidi" w:hAnsiTheme="majorBidi" w:cstheme="majorBidi"/>
          <w:i/>
          <w:iCs/>
          <w:sz w:val="22"/>
          <w:szCs w:val="22"/>
          <w:shd w:val="clear" w:color="auto" w:fill="FFFFFF"/>
        </w:rPr>
        <w:t>neo-bank</w:t>
      </w:r>
      <w:r w:rsidRPr="0003636A">
        <w:rPr>
          <w:rFonts w:asciiTheme="majorBidi" w:hAnsiTheme="majorBidi" w:cstheme="majorBidi"/>
          <w:sz w:val="22"/>
          <w:szCs w:val="22"/>
          <w:shd w:val="clear" w:color="auto" w:fill="FFFFFF"/>
        </w:rPr>
        <w:t xml:space="preserve"> </w:t>
      </w:r>
      <w:r w:rsidRPr="0003636A">
        <w:rPr>
          <w:rFonts w:asciiTheme="majorBidi" w:hAnsiTheme="majorBidi" w:cstheme="majorBidi"/>
          <w:sz w:val="22"/>
          <w:szCs w:val="22"/>
          <w:shd w:val="clear" w:color="auto" w:fill="FFFFFF"/>
        </w:rPr>
        <w:fldChar w:fldCharType="begin" w:fldLock="1"/>
      </w:r>
      <w:r w:rsidRPr="0003636A">
        <w:rPr>
          <w:rFonts w:asciiTheme="majorBidi" w:hAnsiTheme="majorBidi" w:cstheme="majorBidi"/>
          <w:sz w:val="22"/>
          <w:szCs w:val="22"/>
          <w:shd w:val="clear" w:color="auto" w:fill="FFFFFF"/>
        </w:rPr>
        <w:instrText>ADDIN CSL_CITATION {"citationItems":[{"id":"ITEM-1","itemData":{"author":[{"dropping-particle":"","family":"infobanknews.com","given":"","non-dropping-particle":"","parse-names":false,"suffix":""}],"id":"ITEM-1","issued":{"date-parts":[["2021"]]},"title":"peluang-dan-tantangan-perbankan-syariah-di-2021","type":"article"},"uris":["http://www.mendeley.com/documents/?uuid=4f499b84-af69-4acb-9445-590e55fad6a3"]}],"mendeley":{"formattedCitation":"(infobanknews.com, 2021)","plainTextFormattedCitation":"(infobanknews.com, 2021)","previouslyFormattedCitation":"(infobanknews.com, 2021)"},"properties":{"noteIndex":0},"schema":"https://github.com/citation-style-language/schema/raw/master/csl-citation.json"}</w:instrText>
      </w:r>
      <w:r w:rsidRPr="0003636A">
        <w:rPr>
          <w:rFonts w:asciiTheme="majorBidi" w:hAnsiTheme="majorBidi" w:cstheme="majorBidi"/>
          <w:sz w:val="22"/>
          <w:szCs w:val="22"/>
          <w:shd w:val="clear" w:color="auto" w:fill="FFFFFF"/>
        </w:rPr>
        <w:fldChar w:fldCharType="separate"/>
      </w:r>
      <w:r w:rsidRPr="0003636A">
        <w:rPr>
          <w:rFonts w:asciiTheme="majorBidi" w:hAnsiTheme="majorBidi" w:cstheme="majorBidi"/>
          <w:noProof/>
          <w:sz w:val="22"/>
          <w:szCs w:val="22"/>
          <w:shd w:val="clear" w:color="auto" w:fill="FFFFFF"/>
        </w:rPr>
        <w:t>(infobanknews.com, 2021)</w:t>
      </w:r>
      <w:r w:rsidRPr="0003636A">
        <w:rPr>
          <w:rFonts w:asciiTheme="majorBidi" w:hAnsiTheme="majorBidi" w:cstheme="majorBidi"/>
          <w:sz w:val="22"/>
          <w:szCs w:val="22"/>
          <w:shd w:val="clear" w:color="auto" w:fill="FFFFFF"/>
        </w:rPr>
        <w:fldChar w:fldCharType="end"/>
      </w:r>
      <w:r w:rsidRPr="0003636A">
        <w:rPr>
          <w:rFonts w:asciiTheme="majorBidi" w:hAnsiTheme="majorBidi" w:cstheme="majorBidi"/>
          <w:sz w:val="22"/>
          <w:szCs w:val="22"/>
          <w:shd w:val="clear" w:color="auto" w:fill="FFFFFF"/>
        </w:rPr>
        <w:t xml:space="preserve">, dimana </w:t>
      </w:r>
      <w:r w:rsidRPr="0003636A">
        <w:rPr>
          <w:rFonts w:asciiTheme="majorBidi" w:hAnsiTheme="majorBidi" w:cstheme="majorBidi"/>
          <w:i/>
          <w:iCs/>
          <w:sz w:val="22"/>
          <w:szCs w:val="22"/>
          <w:shd w:val="clear" w:color="auto" w:fill="FFFFFF"/>
        </w:rPr>
        <w:t>neo-bank</w:t>
      </w:r>
      <w:r w:rsidRPr="0003636A">
        <w:rPr>
          <w:rFonts w:asciiTheme="majorBidi" w:hAnsiTheme="majorBidi" w:cstheme="majorBidi"/>
          <w:sz w:val="22"/>
          <w:szCs w:val="22"/>
          <w:shd w:val="clear" w:color="auto" w:fill="FFFFFF"/>
        </w:rPr>
        <w:t xml:space="preserve"> merupakan salah satu inovasi dalam bentuk teknologi keuangan yang menawarkan kemudahan layanan perbankan digital tanpa cabang. Neobank tidak mempunyai bentuk fisik sebagaimana layanan bank pada umumnya, hadir sepenuhnya secara online </w:t>
      </w:r>
      <w:r w:rsidRPr="0003636A">
        <w:rPr>
          <w:rFonts w:asciiTheme="majorBidi" w:hAnsiTheme="majorBidi" w:cstheme="majorBidi"/>
          <w:sz w:val="22"/>
          <w:szCs w:val="22"/>
          <w:shd w:val="clear" w:color="auto" w:fill="FFFFFF"/>
        </w:rPr>
        <w:fldChar w:fldCharType="begin" w:fldLock="1"/>
      </w:r>
      <w:r w:rsidRPr="0003636A">
        <w:rPr>
          <w:rFonts w:asciiTheme="majorBidi" w:hAnsiTheme="majorBidi" w:cstheme="majorBidi"/>
          <w:sz w:val="22"/>
          <w:szCs w:val="22"/>
          <w:shd w:val="clear" w:color="auto" w:fill="FFFFFF"/>
        </w:rPr>
        <w:instrText>ADDIN CSL_CITATION {"citationItems":[{"id":"ITEM-1","itemData":{"author":[{"dropping-particle":"","family":"gramedia.com","given":"","non-dropping-particle":"","parse-names":false,"suffix":""}],"id":"ITEM-1","issued":{"date-parts":[["2021"]]},"title":"best-seller/neobank","type":"article"},"uris":["http://www.mendeley.com/documents/?uuid=4bfcec21-5b1b-4840-910c-63e66fc1a906"]}],"mendeley":{"formattedCitation":"(gramedia.com, 2021)","plainTextFormattedCitation":"(gramedia.com, 2021)","previouslyFormattedCitation":"(gramedia.com, 2021)"},"properties":{"noteIndex":0},"schema":"https://github.com/citation-style-language/schema/raw/master/csl-citation.json"}</w:instrText>
      </w:r>
      <w:r w:rsidRPr="0003636A">
        <w:rPr>
          <w:rFonts w:asciiTheme="majorBidi" w:hAnsiTheme="majorBidi" w:cstheme="majorBidi"/>
          <w:sz w:val="22"/>
          <w:szCs w:val="22"/>
          <w:shd w:val="clear" w:color="auto" w:fill="FFFFFF"/>
        </w:rPr>
        <w:fldChar w:fldCharType="separate"/>
      </w:r>
      <w:r w:rsidRPr="0003636A">
        <w:rPr>
          <w:rFonts w:asciiTheme="majorBidi" w:hAnsiTheme="majorBidi" w:cstheme="majorBidi"/>
          <w:noProof/>
          <w:sz w:val="22"/>
          <w:szCs w:val="22"/>
          <w:shd w:val="clear" w:color="auto" w:fill="FFFFFF"/>
        </w:rPr>
        <w:t>(gramedia.com, 2021)</w:t>
      </w:r>
      <w:r w:rsidRPr="0003636A">
        <w:rPr>
          <w:rFonts w:asciiTheme="majorBidi" w:hAnsiTheme="majorBidi" w:cstheme="majorBidi"/>
          <w:sz w:val="22"/>
          <w:szCs w:val="22"/>
          <w:shd w:val="clear" w:color="auto" w:fill="FFFFFF"/>
        </w:rPr>
        <w:fldChar w:fldCharType="end"/>
      </w:r>
      <w:r w:rsidRPr="0003636A">
        <w:rPr>
          <w:rFonts w:asciiTheme="majorBidi" w:hAnsiTheme="majorBidi" w:cstheme="majorBidi"/>
          <w:sz w:val="22"/>
          <w:szCs w:val="22"/>
          <w:shd w:val="clear" w:color="auto" w:fill="FFFFFF"/>
        </w:rPr>
        <w:t xml:space="preserve">. Transformasi layanan saat ini memang harus lebih peka terhadap nasabah kaum milenial, karena segmen anak muda di Indonesia sendiri menurut data BPS per 21 januari 2021 mencapai 53% dari total populasi yakni milenial 25,8% dan gen Z sebesar 27,9%. Jadi targetnya 144 juta </w:t>
      </w:r>
      <w:r w:rsidRPr="0003636A">
        <w:rPr>
          <w:rFonts w:asciiTheme="majorBidi" w:hAnsiTheme="majorBidi" w:cstheme="majorBidi"/>
          <w:sz w:val="22"/>
          <w:szCs w:val="22"/>
          <w:shd w:val="clear" w:color="auto" w:fill="FFFFFF"/>
        </w:rPr>
        <w:lastRenderedPageBreak/>
        <w:t xml:space="preserve">penduduk anak muda yang adaptif terhadap teknologi, sehingga perbankan syariah jangan hanya menyasar bisnis tradisional </w:t>
      </w:r>
      <w:r w:rsidRPr="0003636A">
        <w:rPr>
          <w:rFonts w:asciiTheme="majorBidi" w:hAnsiTheme="majorBidi" w:cstheme="majorBidi"/>
          <w:i/>
          <w:iCs/>
          <w:sz w:val="22"/>
          <w:szCs w:val="22"/>
          <w:shd w:val="clear" w:color="auto" w:fill="FFFFFF"/>
        </w:rPr>
        <w:t>ansich</w:t>
      </w:r>
      <w:r w:rsidRPr="0003636A">
        <w:rPr>
          <w:rFonts w:asciiTheme="majorBidi" w:hAnsiTheme="majorBidi" w:cstheme="majorBidi"/>
          <w:sz w:val="22"/>
          <w:szCs w:val="22"/>
          <w:shd w:val="clear" w:color="auto" w:fill="FFFFFF"/>
        </w:rPr>
        <w:t xml:space="preserve">, tapi harus berani masuk ke pembiayaan startup misalnya dan bisnis suporting digital lainnya </w:t>
      </w:r>
      <w:r w:rsidRPr="0003636A">
        <w:rPr>
          <w:rFonts w:asciiTheme="majorBidi" w:hAnsiTheme="majorBidi" w:cstheme="majorBidi"/>
          <w:sz w:val="22"/>
          <w:szCs w:val="22"/>
          <w:shd w:val="clear" w:color="auto" w:fill="FFFFFF"/>
        </w:rPr>
        <w:fldChar w:fldCharType="begin" w:fldLock="1"/>
      </w:r>
      <w:r w:rsidRPr="0003636A">
        <w:rPr>
          <w:rFonts w:asciiTheme="majorBidi" w:hAnsiTheme="majorBidi" w:cstheme="majorBidi"/>
          <w:sz w:val="22"/>
          <w:szCs w:val="22"/>
          <w:shd w:val="clear" w:color="auto" w:fill="FFFFFF"/>
        </w:rPr>
        <w:instrText>ADDIN CSL_CITATION {"citationItems":[{"id":"ITEM-1","itemData":{"author":[{"dropping-particle":"","family":"infobanknews.com","given":"","non-dropping-particle":"","parse-names":false,"suffix":""}],"id":"ITEM-1","issued":{"date-parts":[["2021"]]},"title":"peluang-dan-tantangan-perbankan-syariah-di-2021","type":"article"},"uris":["http://www.mendeley.com/documents/?uuid=4f499b84-af69-4acb-9445-590e55fad6a3"]},{"id":"ITEM-2","itemData":{"author":[{"dropping-particle":"","family":"Iqbal","given":"Muhammad","non-dropping-particle":"","parse-names":false,"suffix":""}],"id":"ITEM-2","issued":{"date-parts":[["2021"]]},"title":"perkembangan-perbankan-syariah-saat-ini","type":"article"},"uris":["http://www.mendeley.com/documents/?uuid=15635871-a13b-420c-85d4-b004a7cc3a9b"]}],"mendeley":{"formattedCitation":"(infobanknews.com, 2021; Iqbal, 2021)","plainTextFormattedCitation":"(infobanknews.com, 2021; Iqbal, 2021)","previouslyFormattedCitation":"(infobanknews.com, 2021; Iqbal, 2021)"},"properties":{"noteIndex":0},"schema":"https://github.com/citation-style-language/schema/raw/master/csl-citation.json"}</w:instrText>
      </w:r>
      <w:r w:rsidRPr="0003636A">
        <w:rPr>
          <w:rFonts w:asciiTheme="majorBidi" w:hAnsiTheme="majorBidi" w:cstheme="majorBidi"/>
          <w:sz w:val="22"/>
          <w:szCs w:val="22"/>
          <w:shd w:val="clear" w:color="auto" w:fill="FFFFFF"/>
        </w:rPr>
        <w:fldChar w:fldCharType="separate"/>
      </w:r>
      <w:r w:rsidRPr="0003636A">
        <w:rPr>
          <w:rFonts w:asciiTheme="majorBidi" w:hAnsiTheme="majorBidi" w:cstheme="majorBidi"/>
          <w:noProof/>
          <w:sz w:val="22"/>
          <w:szCs w:val="22"/>
          <w:shd w:val="clear" w:color="auto" w:fill="FFFFFF"/>
        </w:rPr>
        <w:t>(infobanknews.com, 2021; Iqbal, 2021)</w:t>
      </w:r>
      <w:r w:rsidRPr="0003636A">
        <w:rPr>
          <w:rFonts w:asciiTheme="majorBidi" w:hAnsiTheme="majorBidi" w:cstheme="majorBidi"/>
          <w:sz w:val="22"/>
          <w:szCs w:val="22"/>
          <w:shd w:val="clear" w:color="auto" w:fill="FFFFFF"/>
        </w:rPr>
        <w:fldChar w:fldCharType="end"/>
      </w:r>
      <w:r w:rsidRPr="0003636A">
        <w:rPr>
          <w:rFonts w:asciiTheme="majorBidi" w:hAnsiTheme="majorBidi" w:cstheme="majorBidi"/>
          <w:sz w:val="22"/>
          <w:szCs w:val="22"/>
          <w:shd w:val="clear" w:color="auto" w:fill="FFFFFF"/>
        </w:rPr>
        <w:t xml:space="preserve">. </w:t>
      </w:r>
    </w:p>
    <w:p w:rsidR="0003636A" w:rsidRPr="0003636A" w:rsidRDefault="0003636A" w:rsidP="0003636A">
      <w:pPr>
        <w:ind w:firstLine="426"/>
        <w:jc w:val="both"/>
        <w:rPr>
          <w:rFonts w:asciiTheme="majorBidi" w:hAnsiTheme="majorBidi" w:cstheme="majorBidi"/>
          <w:sz w:val="22"/>
          <w:szCs w:val="22"/>
        </w:rPr>
      </w:pPr>
      <w:r w:rsidRPr="0003636A">
        <w:rPr>
          <w:rFonts w:asciiTheme="majorBidi" w:hAnsiTheme="majorBidi" w:cstheme="majorBidi"/>
          <w:sz w:val="22"/>
          <w:szCs w:val="22"/>
        </w:rPr>
        <w:t xml:space="preserve">Sehingga, secara luas perbankan syariah perlu melakukan evaluasi secara keseluruhan terhadap kinerjanya, akan tetapi yang paling </w:t>
      </w:r>
      <w:r w:rsidRPr="0003636A">
        <w:rPr>
          <w:rFonts w:asciiTheme="majorBidi" w:hAnsiTheme="majorBidi" w:cstheme="majorBidi"/>
          <w:i/>
          <w:iCs/>
          <w:sz w:val="22"/>
          <w:szCs w:val="22"/>
        </w:rPr>
        <w:t>urgent</w:t>
      </w:r>
      <w:r w:rsidRPr="0003636A">
        <w:rPr>
          <w:rFonts w:asciiTheme="majorBidi" w:hAnsiTheme="majorBidi" w:cstheme="majorBidi"/>
          <w:sz w:val="22"/>
          <w:szCs w:val="22"/>
        </w:rPr>
        <w:t xml:space="preserve"> salah satunya adalah evaluasi dari sisi kinerja keuangan. Evaluasi ini digunakan untuk tujuan mengetahui tingkat 1). </w:t>
      </w:r>
      <w:r w:rsidRPr="0003636A">
        <w:rPr>
          <w:rFonts w:asciiTheme="majorBidi" w:hAnsiTheme="majorBidi" w:cstheme="majorBidi"/>
          <w:i/>
          <w:iCs/>
          <w:sz w:val="22"/>
          <w:szCs w:val="22"/>
        </w:rPr>
        <w:t>Likuiditas</w:t>
      </w:r>
      <w:r w:rsidRPr="0003636A">
        <w:rPr>
          <w:rFonts w:asciiTheme="majorBidi" w:hAnsiTheme="majorBidi" w:cstheme="majorBidi"/>
          <w:sz w:val="22"/>
          <w:szCs w:val="22"/>
        </w:rPr>
        <w:t xml:space="preserve"> atau kemampuan perusaahan untuk memperoleh kewajiban keuanganya yang harus segera di penuhi atau kemempuan perusahhan untuk memenuhi keuanganya pada saat di tagih, 2). </w:t>
      </w:r>
      <w:r w:rsidRPr="0003636A">
        <w:rPr>
          <w:rFonts w:asciiTheme="majorBidi" w:hAnsiTheme="majorBidi" w:cstheme="majorBidi"/>
          <w:i/>
          <w:iCs/>
          <w:sz w:val="22"/>
          <w:szCs w:val="22"/>
        </w:rPr>
        <w:t>Solvabilitas</w:t>
      </w:r>
      <w:r w:rsidRPr="0003636A">
        <w:rPr>
          <w:rFonts w:asciiTheme="majorBidi" w:hAnsiTheme="majorBidi" w:cstheme="majorBidi"/>
          <w:sz w:val="22"/>
          <w:szCs w:val="22"/>
        </w:rPr>
        <w:t xml:space="preserve"> atau kemapuan perusahhan untuk memenuhi kewajiban keuanganya apabila perusahaan tersebut dilikuidasi baik kewajiban keuangan jangka pendek maupun jangka panjang, 3). </w:t>
      </w:r>
      <w:r w:rsidRPr="0003636A">
        <w:rPr>
          <w:rFonts w:asciiTheme="majorBidi" w:hAnsiTheme="majorBidi" w:cstheme="majorBidi"/>
          <w:i/>
          <w:iCs/>
          <w:sz w:val="22"/>
          <w:szCs w:val="22"/>
        </w:rPr>
        <w:t>Rentabilitas</w:t>
      </w:r>
      <w:r w:rsidRPr="0003636A">
        <w:rPr>
          <w:rFonts w:asciiTheme="majorBidi" w:hAnsiTheme="majorBidi" w:cstheme="majorBidi"/>
          <w:sz w:val="22"/>
          <w:szCs w:val="22"/>
        </w:rPr>
        <w:t xml:space="preserve"> dan </w:t>
      </w:r>
      <w:r w:rsidRPr="0003636A">
        <w:rPr>
          <w:rFonts w:asciiTheme="majorBidi" w:hAnsiTheme="majorBidi" w:cstheme="majorBidi"/>
          <w:i/>
          <w:iCs/>
          <w:sz w:val="22"/>
          <w:szCs w:val="22"/>
        </w:rPr>
        <w:t>profitabilitas</w:t>
      </w:r>
      <w:r w:rsidRPr="0003636A">
        <w:rPr>
          <w:rFonts w:asciiTheme="majorBidi" w:hAnsiTheme="majorBidi" w:cstheme="majorBidi"/>
          <w:sz w:val="22"/>
          <w:szCs w:val="22"/>
        </w:rPr>
        <w:t xml:space="preserve"> atau menunjukan kemapuan perusahhan untuk menghadilkan laba selama priode tertentu, dan 4). </w:t>
      </w:r>
      <w:r w:rsidRPr="0003636A">
        <w:rPr>
          <w:rFonts w:asciiTheme="majorBidi" w:hAnsiTheme="majorBidi" w:cstheme="majorBidi"/>
          <w:i/>
          <w:iCs/>
          <w:sz w:val="22"/>
          <w:szCs w:val="22"/>
        </w:rPr>
        <w:t>Stabilitas</w:t>
      </w:r>
      <w:r w:rsidRPr="0003636A">
        <w:rPr>
          <w:rFonts w:asciiTheme="majorBidi" w:hAnsiTheme="majorBidi" w:cstheme="majorBidi"/>
          <w:sz w:val="22"/>
          <w:szCs w:val="22"/>
        </w:rPr>
        <w:t xml:space="preserve"> atau kemampuan perusahaan untuk melakukan usahanya dengan stabil yaitu di ukur dengan mempertimbangkan kemampuan perusahaan untuk membayar beban bunga atas hutang hutangnya serta membayar kembali pokok hutangnya tepat pada waktu serta kemampuan membayar deviden secara teratur kepada para pemegang saham tanpa mengalami hambatan atau krisis keuangan </w:t>
      </w:r>
      <w:r w:rsidRPr="0003636A">
        <w:rPr>
          <w:rFonts w:asciiTheme="majorBidi" w:hAnsiTheme="majorBidi" w:cstheme="majorBidi"/>
          <w:sz w:val="22"/>
          <w:szCs w:val="22"/>
        </w:rPr>
        <w:fldChar w:fldCharType="begin" w:fldLock="1"/>
      </w:r>
      <w:r w:rsidRPr="0003636A">
        <w:rPr>
          <w:rFonts w:asciiTheme="majorBidi" w:hAnsiTheme="majorBidi" w:cstheme="majorBidi"/>
          <w:sz w:val="22"/>
          <w:szCs w:val="22"/>
        </w:rPr>
        <w:instrText>ADDIN CSL_CITATION {"citationItems":[{"id":"ITEM-1","itemData":{"ISBN":"979-499-132-5","author":[{"dropping-particle":"","family":"Munawir","given":"S","non-dropping-particle":"","parse-names":false,"suffix":""}],"edition":"15","id":"ITEM-1","issued":{"date-parts":[["2014"]]},"number-of-pages":"viii + 345 hlm","publisher":"Liberty","publisher-place":"Yogyakarta","title":"Analisa Laporan Keuangan","type":"book"},"uris":["http://www.mendeley.com/documents/?uuid=3b6dd8f6-4cc8-449c-82c8-d79ed904bd1e"]}],"mendeley":{"formattedCitation":"(Munawir, 2014)","plainTextFormattedCitation":"(Munawir, 2014)","previouslyFormattedCitation":"(Munawir, 2014)"},"properties":{"noteIndex":0},"schema":"https://github.com/citation-style-language/schema/raw/master/csl-citation.json"}</w:instrText>
      </w:r>
      <w:r w:rsidRPr="0003636A">
        <w:rPr>
          <w:rFonts w:asciiTheme="majorBidi" w:hAnsiTheme="majorBidi" w:cstheme="majorBidi"/>
          <w:sz w:val="22"/>
          <w:szCs w:val="22"/>
        </w:rPr>
        <w:fldChar w:fldCharType="separate"/>
      </w:r>
      <w:r w:rsidRPr="0003636A">
        <w:rPr>
          <w:rFonts w:asciiTheme="majorBidi" w:hAnsiTheme="majorBidi" w:cstheme="majorBidi"/>
          <w:noProof/>
          <w:sz w:val="22"/>
          <w:szCs w:val="22"/>
        </w:rPr>
        <w:t>(Munawir, 2014)</w:t>
      </w:r>
      <w:r w:rsidRPr="0003636A">
        <w:rPr>
          <w:rFonts w:asciiTheme="majorBidi" w:hAnsiTheme="majorBidi" w:cstheme="majorBidi"/>
          <w:sz w:val="22"/>
          <w:szCs w:val="22"/>
        </w:rPr>
        <w:fldChar w:fldCharType="end"/>
      </w:r>
      <w:r w:rsidRPr="0003636A">
        <w:rPr>
          <w:rFonts w:asciiTheme="majorBidi" w:hAnsiTheme="majorBidi" w:cstheme="majorBidi"/>
          <w:sz w:val="22"/>
          <w:szCs w:val="22"/>
        </w:rPr>
        <w:t xml:space="preserve">. Secara umum dapat dikatakan bahwa kinerja keuangan adalah prestasi yang di capai oleh perusahaan dibidang keuangan dalam suatu periode tertentu yang mencerminkan tingkat kesehatan perusahaan. Disisi lain kinerja keuangan menggambarkan kekuatan struktur keuangan suatu perusahaan dan sejauh mana dengan asset yang tersedia perusahaan sanggup meraih keuntungan. Sehingga berdasar dari sisi kinerja keuangan akan terlihat apakah perbankan syariah tersebut memiliki kinerja yang baik atau memiliki kinerja buruk. Penilaian ini juga menjadi ukuran terhadap tingkat kesuksesan dari pengelola perbankan syariah. Laporan kinerja keuangan ini sangat bermanfaat bagi perusahaan maupun dalam menciptakan </w:t>
      </w:r>
      <w:r w:rsidRPr="0003636A">
        <w:rPr>
          <w:rFonts w:asciiTheme="majorBidi" w:hAnsiTheme="majorBidi" w:cstheme="majorBidi"/>
          <w:i/>
          <w:iCs/>
          <w:sz w:val="22"/>
          <w:szCs w:val="22"/>
        </w:rPr>
        <w:t>trust</w:t>
      </w:r>
      <w:r w:rsidRPr="0003636A">
        <w:rPr>
          <w:rFonts w:asciiTheme="majorBidi" w:hAnsiTheme="majorBidi" w:cstheme="majorBidi"/>
          <w:sz w:val="22"/>
          <w:szCs w:val="22"/>
        </w:rPr>
        <w:t xml:space="preserve"> bagi nasabah maupun investor.</w:t>
      </w:r>
    </w:p>
    <w:p w:rsidR="0003636A" w:rsidRPr="0003636A" w:rsidRDefault="0003636A" w:rsidP="0003636A">
      <w:pPr>
        <w:ind w:firstLine="426"/>
        <w:jc w:val="both"/>
        <w:rPr>
          <w:rFonts w:asciiTheme="majorBidi" w:hAnsiTheme="majorBidi" w:cstheme="majorBidi"/>
          <w:sz w:val="22"/>
          <w:szCs w:val="22"/>
        </w:rPr>
      </w:pPr>
      <w:r w:rsidRPr="0003636A">
        <w:rPr>
          <w:rFonts w:asciiTheme="majorBidi" w:hAnsiTheme="majorBidi" w:cstheme="majorBidi"/>
          <w:sz w:val="22"/>
          <w:szCs w:val="22"/>
        </w:rPr>
        <w:t>Pada dasarnya, kinerja keuangan dapat dinilai dengan beberapa cara seperti analisis perbandingan laporan keuangan, rasio keuangan, tendensi posisi, persentase per komponen, sumber dan penggunaan modal kerja, </w:t>
      </w:r>
      <w:r w:rsidRPr="0003636A">
        <w:rPr>
          <w:rStyle w:val="Emphasis"/>
          <w:rFonts w:asciiTheme="majorBidi" w:hAnsiTheme="majorBidi" w:cstheme="majorBidi"/>
          <w:sz w:val="22"/>
          <w:szCs w:val="22"/>
        </w:rPr>
        <w:t>breakeven,</w:t>
      </w:r>
      <w:r w:rsidRPr="0003636A">
        <w:rPr>
          <w:rFonts w:asciiTheme="majorBidi" w:hAnsiTheme="majorBidi" w:cstheme="majorBidi"/>
          <w:sz w:val="22"/>
          <w:szCs w:val="22"/>
        </w:rPr>
        <w:t xml:space="preserve"> sumber dan penggunaan kas, dan analisis perubahan laba kotor. Kinerja keuangan ini pada dasarnya merupakan hasil kegiatan operasional yang di sajikan dalam bentuk angka-angka keuangan. Hasil kegiatan peusahaan periode sekarang harus dibandingkan dengan kinerja keuangan pada masa lalu, anggaran neraca dan laba rugi rata-rata kinerja keuangan perusahaan sejenis </w:t>
      </w:r>
      <w:r w:rsidRPr="0003636A">
        <w:rPr>
          <w:rFonts w:asciiTheme="majorBidi" w:hAnsiTheme="majorBidi" w:cstheme="majorBidi"/>
          <w:sz w:val="22"/>
          <w:szCs w:val="22"/>
        </w:rPr>
        <w:fldChar w:fldCharType="begin" w:fldLock="1"/>
      </w:r>
      <w:r w:rsidRPr="0003636A">
        <w:rPr>
          <w:rFonts w:asciiTheme="majorBidi" w:hAnsiTheme="majorBidi" w:cstheme="majorBidi"/>
          <w:sz w:val="22"/>
          <w:szCs w:val="22"/>
        </w:rPr>
        <w:instrText>ADDIN CSL_CITATION {"citationItems":[{"id":"ITEM-1","itemData":{"ISBN":"979-499-132-5","author":[{"dropping-particle":"","family":"Munawir","given":"S","non-dropping-particle":"","parse-names":false,"suffix":""}],"edition":"15","id":"ITEM-1","issued":{"date-parts":[["2014"]]},"number-of-pages":"viii + 345 hlm","publisher":"Liberty","publisher-place":"Yogyakarta","title":"Analisa Laporan Keuangan","type":"book"},"uris":["http://www.mendeley.com/documents/?uuid=3b6dd8f6-4cc8-449c-82c8-d79ed904bd1e"]}],"mendeley":{"formattedCitation":"(Munawir, 2014)","plainTextFormattedCitation":"(Munawir, 2014)","previouslyFormattedCitation":"(Munawir, 2014)"},"properties":{"noteIndex":0},"schema":"https://github.com/citation-style-language/schema/raw/master/csl-citation.json"}</w:instrText>
      </w:r>
      <w:r w:rsidRPr="0003636A">
        <w:rPr>
          <w:rFonts w:asciiTheme="majorBidi" w:hAnsiTheme="majorBidi" w:cstheme="majorBidi"/>
          <w:sz w:val="22"/>
          <w:szCs w:val="22"/>
        </w:rPr>
        <w:fldChar w:fldCharType="separate"/>
      </w:r>
      <w:r w:rsidRPr="0003636A">
        <w:rPr>
          <w:rFonts w:asciiTheme="majorBidi" w:hAnsiTheme="majorBidi" w:cstheme="majorBidi"/>
          <w:noProof/>
          <w:sz w:val="22"/>
          <w:szCs w:val="22"/>
        </w:rPr>
        <w:t>(Munawir, 2014)</w:t>
      </w:r>
      <w:r w:rsidRPr="0003636A">
        <w:rPr>
          <w:rFonts w:asciiTheme="majorBidi" w:hAnsiTheme="majorBidi" w:cstheme="majorBidi"/>
          <w:sz w:val="22"/>
          <w:szCs w:val="22"/>
        </w:rPr>
        <w:fldChar w:fldCharType="end"/>
      </w:r>
      <w:r w:rsidRPr="0003636A">
        <w:rPr>
          <w:rFonts w:asciiTheme="majorBidi" w:hAnsiTheme="majorBidi" w:cstheme="majorBidi"/>
          <w:sz w:val="22"/>
          <w:szCs w:val="22"/>
        </w:rPr>
        <w:t>.</w:t>
      </w:r>
    </w:p>
    <w:p w:rsidR="0003636A" w:rsidRPr="0003636A" w:rsidRDefault="0003636A" w:rsidP="0003636A">
      <w:pPr>
        <w:ind w:firstLine="426"/>
        <w:jc w:val="both"/>
        <w:rPr>
          <w:rFonts w:asciiTheme="majorBidi" w:hAnsiTheme="majorBidi" w:cstheme="majorBidi"/>
          <w:sz w:val="22"/>
          <w:szCs w:val="22"/>
        </w:rPr>
      </w:pPr>
      <w:r w:rsidRPr="0003636A">
        <w:rPr>
          <w:rFonts w:asciiTheme="majorBidi" w:hAnsiTheme="majorBidi" w:cstheme="majorBidi"/>
          <w:sz w:val="22"/>
          <w:szCs w:val="22"/>
        </w:rPr>
        <w:t xml:space="preserve">Kinerja perbankan syariah pada tahun tahun 2021 berdasar laporan Otoritas Jasa Keuangan (OJK) menunjukkan bahwa kinerja keuangan perbankan syariah sudah sangat baik dengan nilai </w:t>
      </w:r>
      <w:r w:rsidRPr="0003636A">
        <w:rPr>
          <w:rFonts w:asciiTheme="majorBidi" w:hAnsiTheme="majorBidi" w:cstheme="majorBidi"/>
          <w:sz w:val="22"/>
          <w:szCs w:val="22"/>
          <w:shd w:val="clear" w:color="auto" w:fill="FFFFFF"/>
        </w:rPr>
        <w:t xml:space="preserve">aset industri keuangan syariah mencapai Rp 2.050,44 triliun atau tumbuh 13,82 % secara year on year (yoy), dan khusus pertumbuhan aset industri perbankan syariah tumbuh 13,94 persen (yoy) </w:t>
      </w:r>
      <w:r w:rsidRPr="0003636A">
        <w:rPr>
          <w:rFonts w:asciiTheme="majorBidi" w:hAnsiTheme="majorBidi" w:cstheme="majorBidi"/>
          <w:sz w:val="22"/>
          <w:szCs w:val="22"/>
          <w:shd w:val="clear" w:color="auto" w:fill="FFFFFF"/>
        </w:rPr>
        <w:fldChar w:fldCharType="begin" w:fldLock="1"/>
      </w:r>
      <w:r w:rsidRPr="0003636A">
        <w:rPr>
          <w:rFonts w:asciiTheme="majorBidi" w:hAnsiTheme="majorBidi" w:cstheme="majorBidi"/>
          <w:sz w:val="22"/>
          <w:szCs w:val="22"/>
          <w:shd w:val="clear" w:color="auto" w:fill="FFFFFF"/>
        </w:rPr>
        <w:instrText>ADDIN CSL_CITATION {"citationItems":[{"id":"ITEM-1","itemData":{"author":[{"dropping-particle":"","family":"infobanknews.com","given":"","non-dropping-particle":"","parse-names":false,"suffix":""}],"id":"ITEM-1","issued":{"date-parts":[["2021"]]},"title":"peluang-dan-tantangan-perbankan-syariah-di-2021","type":"article"},"uris":["http://www.mendeley.com/documents/?uuid=4f499b84-af69-4acb-9445-590e55fad6a3"]}],"mendeley":{"formattedCitation":"(infobanknews.com, 2021)","plainTextFormattedCitation":"(infobanknews.com, 2021)","previouslyFormattedCitation":"(infobanknews.com, 2021)"},"properties":{"noteIndex":0},"schema":"https://github.com/citation-style-language/schema/raw/master/csl-citation.json"}</w:instrText>
      </w:r>
      <w:r w:rsidRPr="0003636A">
        <w:rPr>
          <w:rFonts w:asciiTheme="majorBidi" w:hAnsiTheme="majorBidi" w:cstheme="majorBidi"/>
          <w:sz w:val="22"/>
          <w:szCs w:val="22"/>
          <w:shd w:val="clear" w:color="auto" w:fill="FFFFFF"/>
        </w:rPr>
        <w:fldChar w:fldCharType="separate"/>
      </w:r>
      <w:r w:rsidRPr="0003636A">
        <w:rPr>
          <w:rFonts w:asciiTheme="majorBidi" w:hAnsiTheme="majorBidi" w:cstheme="majorBidi"/>
          <w:noProof/>
          <w:sz w:val="22"/>
          <w:szCs w:val="22"/>
          <w:shd w:val="clear" w:color="auto" w:fill="FFFFFF"/>
        </w:rPr>
        <w:t>(infobanknews.com, 2021)</w:t>
      </w:r>
      <w:r w:rsidRPr="0003636A">
        <w:rPr>
          <w:rFonts w:asciiTheme="majorBidi" w:hAnsiTheme="majorBidi" w:cstheme="majorBidi"/>
          <w:sz w:val="22"/>
          <w:szCs w:val="22"/>
          <w:shd w:val="clear" w:color="auto" w:fill="FFFFFF"/>
        </w:rPr>
        <w:fldChar w:fldCharType="end"/>
      </w:r>
      <w:r w:rsidRPr="0003636A">
        <w:rPr>
          <w:rFonts w:asciiTheme="majorBidi" w:hAnsiTheme="majorBidi" w:cstheme="majorBidi"/>
          <w:sz w:val="22"/>
          <w:szCs w:val="22"/>
          <w:shd w:val="clear" w:color="auto" w:fill="FFFFFF"/>
        </w:rPr>
        <w:t xml:space="preserve">. </w:t>
      </w:r>
      <w:r w:rsidRPr="0003636A">
        <w:rPr>
          <w:rFonts w:asciiTheme="majorBidi" w:hAnsiTheme="majorBidi" w:cstheme="majorBidi"/>
          <w:sz w:val="22"/>
          <w:szCs w:val="22"/>
        </w:rPr>
        <w:t xml:space="preserve">Kondisi tersebut merupakan suatu prestasi yang sangat luar biasa yang telah diraih oleh insan perbankan syariah di Indonesia, walaupun masih kalah dengan kinerja keuangan perbankan konvensional. </w:t>
      </w:r>
    </w:p>
    <w:p w:rsidR="00D73172" w:rsidRDefault="0003636A" w:rsidP="0003636A">
      <w:pPr>
        <w:ind w:firstLine="426"/>
        <w:jc w:val="both"/>
        <w:rPr>
          <w:sz w:val="22"/>
          <w:szCs w:val="22"/>
        </w:rPr>
      </w:pPr>
      <w:r w:rsidRPr="0003636A">
        <w:rPr>
          <w:rFonts w:asciiTheme="majorBidi" w:hAnsiTheme="majorBidi" w:cstheme="majorBidi"/>
          <w:sz w:val="22"/>
          <w:szCs w:val="22"/>
        </w:rPr>
        <w:t xml:space="preserve">Oleh karena itu, penelitian ini secara umum bertujuan untuk mengkaji kinerja keuangan perbankan syariah dalam kurun waktu 2017-2021 berdasarkan hasil-hasil riset yang telah dilakukan terkait perjalanan perbankan syariah baik dari sisi 1). Kinerja keuangan, 2). Solusi yang ditempuh. Secara garis besar, penelitian ini memiliki perbedaan dengan penelitian-penelitian terdahulu yaitu 1). Penelitian terdahulu berbasis data lapangan sedangkan penelitian ini berbasis kajian empiris pada hasil riset, 2). Pendekatan metode penelitian berbeda dengan peneltian terdahulu karena penelitian ini menggunakan pendekatan systematic literature review, 3). Belum ada kajian terdahulu yang menggunakan pendekatan LSR. Sehingga berdasarkan latar belakang dan </w:t>
      </w:r>
      <w:r w:rsidRPr="0003636A">
        <w:rPr>
          <w:rFonts w:asciiTheme="majorBidi" w:hAnsiTheme="majorBidi" w:cstheme="majorBidi"/>
          <w:i/>
          <w:iCs/>
          <w:sz w:val="22"/>
          <w:szCs w:val="22"/>
        </w:rPr>
        <w:t>gap</w:t>
      </w:r>
      <w:r w:rsidRPr="0003636A">
        <w:rPr>
          <w:rFonts w:asciiTheme="majorBidi" w:hAnsiTheme="majorBidi" w:cstheme="majorBidi"/>
          <w:sz w:val="22"/>
          <w:szCs w:val="22"/>
        </w:rPr>
        <w:t xml:space="preserve"> tersebut maka tujuan penelitian ini adalah untuk mengetahui secara empiris bagaimana kinerja keuangan perbankan syariah dalam kurun waktu tahun 2017-2021 serta bagaimana solusinya dengan pendekatan paradigma </w:t>
      </w:r>
      <w:r w:rsidRPr="0003636A">
        <w:rPr>
          <w:rFonts w:asciiTheme="majorBidi" w:hAnsiTheme="majorBidi" w:cstheme="majorBidi"/>
          <w:i/>
          <w:iCs/>
          <w:sz w:val="22"/>
          <w:szCs w:val="22"/>
        </w:rPr>
        <w:t>Sistematic Literatur Review</w:t>
      </w:r>
      <w:r w:rsidR="00BE7B73">
        <w:rPr>
          <w:sz w:val="22"/>
          <w:szCs w:val="22"/>
        </w:rPr>
        <w:t>.</w:t>
      </w:r>
    </w:p>
    <w:p w:rsidR="0003636A" w:rsidRPr="0003636A" w:rsidRDefault="0003636A" w:rsidP="0003636A">
      <w:pPr>
        <w:ind w:firstLine="426"/>
        <w:jc w:val="both"/>
        <w:rPr>
          <w:rFonts w:asciiTheme="majorBidi" w:hAnsiTheme="majorBidi" w:cstheme="majorBidi"/>
          <w:sz w:val="22"/>
          <w:szCs w:val="22"/>
        </w:rPr>
      </w:pPr>
    </w:p>
    <w:p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lastRenderedPageBreak/>
        <w:t>METODE</w:t>
      </w:r>
      <w:r>
        <w:rPr>
          <w:i w:val="0"/>
          <w:sz w:val="22"/>
          <w:szCs w:val="22"/>
        </w:rPr>
        <w:t xml:space="preserve"> PENELITIAN</w:t>
      </w:r>
    </w:p>
    <w:p w:rsidR="0003636A" w:rsidRPr="0003636A" w:rsidRDefault="0003636A" w:rsidP="0003636A">
      <w:pPr>
        <w:pStyle w:val="Ventura-Content"/>
        <w:ind w:firstLine="0"/>
        <w:rPr>
          <w:rFonts w:asciiTheme="majorBidi" w:hAnsiTheme="majorBidi" w:cstheme="majorBidi"/>
          <w:b/>
          <w:bCs/>
          <w:color w:val="auto"/>
          <w:sz w:val="22"/>
          <w:szCs w:val="22"/>
        </w:rPr>
      </w:pPr>
      <w:r w:rsidRPr="0003636A">
        <w:rPr>
          <w:rFonts w:asciiTheme="majorBidi" w:hAnsiTheme="majorBidi" w:cstheme="majorBidi"/>
          <w:b/>
          <w:bCs/>
          <w:color w:val="auto"/>
          <w:sz w:val="22"/>
          <w:szCs w:val="22"/>
        </w:rPr>
        <w:t xml:space="preserve">Metode Review </w:t>
      </w:r>
    </w:p>
    <w:p w:rsidR="0003636A" w:rsidRPr="0003636A" w:rsidRDefault="0003636A" w:rsidP="0003636A">
      <w:pPr>
        <w:pStyle w:val="Ventura-Content"/>
        <w:rPr>
          <w:rFonts w:asciiTheme="majorBidi" w:hAnsiTheme="majorBidi" w:cstheme="majorBidi"/>
          <w:color w:val="auto"/>
          <w:sz w:val="22"/>
          <w:szCs w:val="22"/>
        </w:rPr>
      </w:pPr>
      <w:r w:rsidRPr="0003636A">
        <w:rPr>
          <w:rFonts w:asciiTheme="majorBidi" w:hAnsiTheme="majorBidi" w:cstheme="majorBidi"/>
          <w:color w:val="auto"/>
          <w:sz w:val="22"/>
          <w:szCs w:val="22"/>
        </w:rPr>
        <w:t xml:space="preserve">Jenis penelitian ini merupakan penelitian deskriptif kualitatif dengan menggunakan pendektan </w:t>
      </w:r>
      <w:r w:rsidRPr="0003636A">
        <w:rPr>
          <w:rFonts w:asciiTheme="majorBidi" w:hAnsiTheme="majorBidi" w:cstheme="majorBidi"/>
          <w:i/>
          <w:color w:val="auto"/>
          <w:sz w:val="22"/>
          <w:szCs w:val="22"/>
        </w:rPr>
        <w:t>Systematic Literature Review</w:t>
      </w:r>
      <w:r w:rsidRPr="0003636A">
        <w:rPr>
          <w:rFonts w:asciiTheme="majorBidi" w:hAnsiTheme="majorBidi" w:cstheme="majorBidi"/>
          <w:color w:val="auto"/>
          <w:sz w:val="22"/>
          <w:szCs w:val="22"/>
        </w:rPr>
        <w:t xml:space="preserve"> (Qualitatif) dengan sumber data primer berasal dari literature jurnal ber ISSN atau E-ISSN. </w:t>
      </w:r>
      <w:r w:rsidRPr="0003636A">
        <w:rPr>
          <w:rFonts w:asciiTheme="majorBidi" w:hAnsiTheme="majorBidi" w:cstheme="majorBidi"/>
          <w:i/>
          <w:color w:val="auto"/>
          <w:sz w:val="22"/>
          <w:szCs w:val="22"/>
        </w:rPr>
        <w:t>Systematic literature review</w:t>
      </w:r>
      <w:r w:rsidRPr="0003636A">
        <w:rPr>
          <w:rFonts w:asciiTheme="majorBidi" w:hAnsiTheme="majorBidi" w:cstheme="majorBidi"/>
          <w:color w:val="auto"/>
          <w:sz w:val="22"/>
          <w:szCs w:val="22"/>
        </w:rPr>
        <w:t xml:space="preserve"> atau review artikel terstruktur merupakan proses mengidentifikasi, menilai, dan menafsirkan semua bukti penelitian yang tersedia dengan tujuan untuk memberikan jawaban untuk pertanyaan penelitian tertentu (Kitchenham dalam </w:t>
      </w:r>
      <w:r w:rsidRPr="0003636A">
        <w:rPr>
          <w:rFonts w:asciiTheme="majorBidi" w:hAnsiTheme="majorBidi" w:cstheme="majorBidi"/>
          <w:color w:val="auto"/>
          <w:sz w:val="22"/>
          <w:szCs w:val="22"/>
        </w:rPr>
        <w:fldChar w:fldCharType="begin" w:fldLock="1"/>
      </w:r>
      <w:r w:rsidRPr="0003636A">
        <w:rPr>
          <w:rFonts w:asciiTheme="majorBidi" w:hAnsiTheme="majorBidi" w:cstheme="majorBidi"/>
          <w:color w:val="auto"/>
          <w:sz w:val="22"/>
          <w:szCs w:val="22"/>
        </w:rPr>
        <w:instrText>ADDIN CSL_CITATION {"citationItems":[{"id":"ITEM-1","itemData":{"DOI":"10.31000/almaal.v2i1.2763","abstract":"Human resources have an increasingly important role in achieving the objectives of a governmental, private, corporate organization, including sharia banking. This study aims to find out how the development of human resource competencies in Islamic banking in Indonesia is seen from the theoretical and practical order, and how the solution is solved. With the paradigm approach of Systematic Literature Review in journals that have been publicized from 2016 to 2020, the results show that the low level of competence of human resources in Islamic banking in Indonesia both at the theoretical and practical level. sharia. in Indonesia. The solutions provided are: 1) Recruitment, selection and placement of human resources properly adjusted to their skills 2) Pay close attention when recruiting DPS (Sharia Supervisory Board) must really be competent both in terms of sharia and finance. 3) Increasing the role of tertiary institutions especially Islamic tertiary institutions to provide competent human resources by taking into account the existing integrity of sharia banking and being advised by the government as policy maker. 4) Increase the competence of human resources by increasing theoretical and practical aspects. 5) The ability of human resources in modifying Islamic sharia products and understanding of sharia contracts.","author":[{"dropping-particle":"","family":"Latifah","given":"Luluk","non-dropping-particle":"","parse-names":false,"suffix":""},{"dropping-particle":"","family":"Ritonga","given":"Iskandar","non-dropping-particle":"","parse-names":false,"suffix":""}],"container-title":"Al Maal: Journal of Islamic Economics and Banking","id":"ITEM-1","issue":"1","issued":{"date-parts":[["2020"]]},"page":"63","title":"Systematic Literature Review (SLR): Kompetensi Sumber Daya Insani Bagi Perkembangan Perbankan Syariah Di Indonesia","type":"article-journal","volume":"2"},"uris":["http://www.mendeley.com/documents/?uuid=114c99f2-9c90-4c76-9537-adfb18201bd3","http://www.mendeley.com/documents/?uuid=bc7261b1-2bfb-4dc9-8d13-aa53835c6e43"]}],"mendeley":{"formattedCitation":"(Latifah &amp; Ritonga, 2020)","manualFormatting":"Latifah dan Ritonga, 2020)","plainTextFormattedCitation":"(Latifah &amp; Ritonga, 2020)","previouslyFormattedCitation":"(Latifah &amp; Ritonga, 2020)"},"properties":{"noteIndex":0},"schema":"https://github.com/citation-style-language/schema/raw/master/csl-citation.json"}</w:instrText>
      </w:r>
      <w:r w:rsidRPr="0003636A">
        <w:rPr>
          <w:rFonts w:asciiTheme="majorBidi" w:hAnsiTheme="majorBidi" w:cstheme="majorBidi"/>
          <w:color w:val="auto"/>
          <w:sz w:val="22"/>
          <w:szCs w:val="22"/>
        </w:rPr>
        <w:fldChar w:fldCharType="separate"/>
      </w:r>
      <w:r w:rsidRPr="0003636A">
        <w:rPr>
          <w:rFonts w:asciiTheme="majorBidi" w:hAnsiTheme="majorBidi" w:cstheme="majorBidi"/>
          <w:noProof/>
          <w:color w:val="auto"/>
          <w:sz w:val="22"/>
          <w:szCs w:val="22"/>
        </w:rPr>
        <w:t>Latifah dan Ritonga, 2020)</w:t>
      </w:r>
      <w:r w:rsidRPr="0003636A">
        <w:rPr>
          <w:rFonts w:asciiTheme="majorBidi" w:hAnsiTheme="majorBidi" w:cstheme="majorBidi"/>
          <w:color w:val="auto"/>
          <w:sz w:val="22"/>
          <w:szCs w:val="22"/>
        </w:rPr>
        <w:fldChar w:fldCharType="end"/>
      </w:r>
    </w:p>
    <w:p w:rsidR="0003636A" w:rsidRPr="0003636A" w:rsidRDefault="0003636A" w:rsidP="0003636A">
      <w:pPr>
        <w:pStyle w:val="Ventura-Content"/>
        <w:rPr>
          <w:rFonts w:asciiTheme="majorBidi" w:hAnsiTheme="majorBidi" w:cstheme="majorBidi"/>
          <w:color w:val="auto"/>
          <w:sz w:val="22"/>
          <w:szCs w:val="22"/>
        </w:rPr>
      </w:pPr>
      <w:r w:rsidRPr="0003636A">
        <w:rPr>
          <w:rFonts w:asciiTheme="majorBidi" w:hAnsiTheme="majorBidi" w:cstheme="majorBidi"/>
          <w:color w:val="auto"/>
          <w:sz w:val="22"/>
          <w:szCs w:val="22"/>
        </w:rPr>
        <w:t xml:space="preserve">Metode review dalam penelitian ini menggunakan penelusuran terhadap literatur yang berasal dari database </w:t>
      </w:r>
      <w:r w:rsidRPr="0003636A">
        <w:rPr>
          <w:rFonts w:asciiTheme="majorBidi" w:hAnsiTheme="majorBidi" w:cstheme="majorBidi"/>
          <w:i/>
          <w:iCs/>
          <w:color w:val="auto"/>
          <w:sz w:val="22"/>
          <w:szCs w:val="22"/>
        </w:rPr>
        <w:t>Google Cendekia</w:t>
      </w:r>
      <w:r w:rsidRPr="0003636A">
        <w:rPr>
          <w:rFonts w:asciiTheme="majorBidi" w:hAnsiTheme="majorBidi" w:cstheme="majorBidi"/>
          <w:color w:val="auto"/>
          <w:sz w:val="22"/>
          <w:szCs w:val="22"/>
        </w:rPr>
        <w:t xml:space="preserve"> dengan kata sandi “Kinerja keuangan dan perbankan syariah Indonesia”. Populasi data penelitian adalah jurnal dengan fokus </w:t>
      </w:r>
      <w:r w:rsidRPr="0003636A">
        <w:rPr>
          <w:rFonts w:asciiTheme="majorBidi" w:hAnsiTheme="majorBidi" w:cstheme="majorBidi"/>
          <w:iCs/>
          <w:color w:val="auto"/>
          <w:sz w:val="22"/>
          <w:szCs w:val="22"/>
        </w:rPr>
        <w:t xml:space="preserve">kinerja keuangan dan perbankan syariah Indonesia </w:t>
      </w:r>
      <w:r w:rsidRPr="0003636A">
        <w:rPr>
          <w:rFonts w:asciiTheme="majorBidi" w:hAnsiTheme="majorBidi" w:cstheme="majorBidi"/>
          <w:color w:val="auto"/>
          <w:sz w:val="22"/>
          <w:szCs w:val="22"/>
        </w:rPr>
        <w:t xml:space="preserve">sebanyak 16.100 judul/artikel dan yang bisa terdowload dan sesuai dengan topik penelitian serta cocok sebagai sampel adalah 31 judul/artikel yang </w:t>
      </w:r>
      <w:r w:rsidRPr="0003636A">
        <w:rPr>
          <w:rFonts w:asciiTheme="majorBidi" w:hAnsiTheme="majorBidi" w:cstheme="majorBidi"/>
          <w:i/>
          <w:iCs/>
          <w:color w:val="auto"/>
          <w:sz w:val="22"/>
          <w:szCs w:val="22"/>
        </w:rPr>
        <w:t>publish</w:t>
      </w:r>
      <w:r w:rsidRPr="0003636A">
        <w:rPr>
          <w:rFonts w:asciiTheme="majorBidi" w:hAnsiTheme="majorBidi" w:cstheme="majorBidi"/>
          <w:color w:val="auto"/>
          <w:sz w:val="22"/>
          <w:szCs w:val="22"/>
        </w:rPr>
        <w:t xml:space="preserve"> tahun 2017-2021 (5 Tahun).</w:t>
      </w:r>
    </w:p>
    <w:p w:rsidR="0003636A" w:rsidRPr="0003636A" w:rsidRDefault="0003636A" w:rsidP="0003636A">
      <w:pPr>
        <w:pStyle w:val="Ventura-Content"/>
        <w:rPr>
          <w:rFonts w:asciiTheme="majorBidi" w:hAnsiTheme="majorBidi" w:cstheme="majorBidi"/>
          <w:color w:val="auto"/>
          <w:sz w:val="22"/>
          <w:szCs w:val="22"/>
        </w:rPr>
      </w:pPr>
      <w:r w:rsidRPr="0003636A">
        <w:rPr>
          <w:rFonts w:asciiTheme="majorBidi" w:hAnsiTheme="majorBidi" w:cstheme="majorBidi"/>
          <w:i/>
          <w:color w:val="auto"/>
          <w:sz w:val="22"/>
          <w:szCs w:val="22"/>
        </w:rPr>
        <w:t>Systematic literature review</w:t>
      </w:r>
      <w:r w:rsidRPr="0003636A">
        <w:rPr>
          <w:rFonts w:asciiTheme="majorBidi" w:hAnsiTheme="majorBidi" w:cstheme="majorBidi"/>
          <w:color w:val="auto"/>
          <w:sz w:val="22"/>
          <w:szCs w:val="22"/>
        </w:rPr>
        <w:t xml:space="preserve"> dalam penelitian ini dilakukan melalui tiga tahap yaitu: perencanaan, pelaksanaan dan pelaporan tinjauan literatur.</w:t>
      </w:r>
    </w:p>
    <w:p w:rsidR="0003636A" w:rsidRPr="0003636A" w:rsidRDefault="0003636A" w:rsidP="0003636A">
      <w:pPr>
        <w:pStyle w:val="ListParagraph"/>
        <w:jc w:val="center"/>
        <w:rPr>
          <w:rFonts w:asciiTheme="majorBidi" w:hAnsiTheme="majorBidi" w:cstheme="majorBidi"/>
          <w:sz w:val="22"/>
          <w:szCs w:val="22"/>
        </w:rPr>
      </w:pPr>
    </w:p>
    <w:p w:rsidR="0003636A" w:rsidRPr="0003636A" w:rsidRDefault="0003636A" w:rsidP="0003636A">
      <w:pPr>
        <w:pStyle w:val="ListParagraph"/>
        <w:jc w:val="center"/>
        <w:rPr>
          <w:rFonts w:asciiTheme="majorBidi" w:hAnsiTheme="majorBidi" w:cstheme="majorBidi"/>
          <w:sz w:val="22"/>
          <w:szCs w:val="22"/>
        </w:rPr>
      </w:pPr>
    </w:p>
    <w:p w:rsidR="0003636A" w:rsidRPr="0003636A" w:rsidRDefault="0003636A" w:rsidP="0003636A">
      <w:pPr>
        <w:pStyle w:val="ListParagraph"/>
        <w:jc w:val="center"/>
        <w:rPr>
          <w:rFonts w:asciiTheme="majorBidi" w:hAnsiTheme="majorBidi" w:cstheme="majorBidi"/>
          <w:sz w:val="22"/>
          <w:szCs w:val="22"/>
          <w:highlight w:val="yellow"/>
        </w:rPr>
      </w:pPr>
      <w:r w:rsidRPr="0003636A">
        <w:rPr>
          <w:rFonts w:asciiTheme="majorBidi" w:hAnsiTheme="majorBidi" w:cstheme="majorBidi"/>
          <w:noProof/>
          <w:sz w:val="22"/>
          <w:szCs w:val="22"/>
        </w:rPr>
        <w:drawing>
          <wp:inline distT="0" distB="0" distL="0" distR="0" wp14:anchorId="1603EB46" wp14:editId="2F6587D1">
            <wp:extent cx="4552950" cy="4295775"/>
            <wp:effectExtent l="0" t="0" r="0" b="9525"/>
            <wp:docPr id="14" name="Picture 14" descr="C:\Users\Lenovo\Pictures\Screenshots\Screenshot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creenshots\Screenshot (20).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5382" cy="4345245"/>
                    </a:xfrm>
                    <a:prstGeom prst="rect">
                      <a:avLst/>
                    </a:prstGeom>
                    <a:noFill/>
                    <a:ln>
                      <a:noFill/>
                    </a:ln>
                  </pic:spPr>
                </pic:pic>
              </a:graphicData>
            </a:graphic>
          </wp:inline>
        </w:drawing>
      </w:r>
    </w:p>
    <w:p w:rsidR="0003636A" w:rsidRPr="0003636A" w:rsidRDefault="0003636A" w:rsidP="0003636A">
      <w:pPr>
        <w:pStyle w:val="ListParagraph"/>
        <w:jc w:val="center"/>
        <w:rPr>
          <w:rFonts w:asciiTheme="majorBidi" w:hAnsiTheme="majorBidi" w:cstheme="majorBidi"/>
          <w:bCs/>
          <w:i/>
          <w:sz w:val="22"/>
          <w:szCs w:val="22"/>
        </w:rPr>
      </w:pPr>
      <w:r w:rsidRPr="0003636A">
        <w:rPr>
          <w:rFonts w:asciiTheme="majorBidi" w:hAnsiTheme="majorBidi" w:cstheme="majorBidi"/>
          <w:bCs/>
          <w:sz w:val="22"/>
          <w:szCs w:val="22"/>
        </w:rPr>
        <w:t xml:space="preserve">Gambar 1. Langkah-Langkah </w:t>
      </w:r>
      <w:r w:rsidRPr="0003636A">
        <w:rPr>
          <w:rFonts w:asciiTheme="majorBidi" w:hAnsiTheme="majorBidi" w:cstheme="majorBidi"/>
          <w:bCs/>
          <w:i/>
          <w:sz w:val="22"/>
          <w:szCs w:val="22"/>
        </w:rPr>
        <w:t>Systematic Literature Review</w:t>
      </w:r>
    </w:p>
    <w:p w:rsidR="0003636A" w:rsidRPr="0003636A" w:rsidRDefault="0003636A" w:rsidP="0003636A">
      <w:pPr>
        <w:pStyle w:val="ListParagraph"/>
        <w:jc w:val="center"/>
        <w:rPr>
          <w:rFonts w:asciiTheme="majorBidi" w:hAnsiTheme="majorBidi" w:cstheme="majorBidi"/>
          <w:bCs/>
          <w:iCs/>
          <w:sz w:val="22"/>
          <w:szCs w:val="22"/>
        </w:rPr>
      </w:pPr>
      <w:r w:rsidRPr="0003636A">
        <w:rPr>
          <w:rFonts w:asciiTheme="majorBidi" w:hAnsiTheme="majorBidi" w:cstheme="majorBidi"/>
          <w:bCs/>
          <w:iCs/>
          <w:sz w:val="22"/>
          <w:szCs w:val="22"/>
        </w:rPr>
        <w:t xml:space="preserve">Sumber: </w:t>
      </w:r>
      <w:r w:rsidRPr="0003636A">
        <w:rPr>
          <w:rFonts w:asciiTheme="majorBidi" w:hAnsiTheme="majorBidi" w:cstheme="majorBidi"/>
          <w:sz w:val="22"/>
          <w:szCs w:val="22"/>
        </w:rPr>
        <w:t xml:space="preserve">Kitchenham dalam </w:t>
      </w:r>
      <w:r w:rsidRPr="0003636A">
        <w:rPr>
          <w:rFonts w:asciiTheme="majorBidi" w:hAnsiTheme="majorBidi" w:cstheme="majorBidi"/>
          <w:sz w:val="22"/>
          <w:szCs w:val="22"/>
        </w:rPr>
        <w:fldChar w:fldCharType="begin" w:fldLock="1"/>
      </w:r>
      <w:r w:rsidRPr="0003636A">
        <w:rPr>
          <w:rFonts w:asciiTheme="majorBidi" w:hAnsiTheme="majorBidi" w:cstheme="majorBidi"/>
          <w:sz w:val="22"/>
          <w:szCs w:val="22"/>
        </w:rPr>
        <w:instrText>ADDIN CSL_CITATION {"citationItems":[{"id":"ITEM-1","itemData":{"DOI":"10.31000/almaal.v2i1.2763","abstract":"Human resources have an increasingly important role in achieving the objectives of a governmental, private, corporate organization, including sharia banking. This study aims to find out how the development of human resource competencies in Islamic banking in Indonesia is seen from the theoretical and practical order, and how the solution is solved. With the paradigm approach of Systematic Literature Review in journals that have been publicized from 2016 to 2020, the results show that the low level of competence of human resources in Islamic banking in Indonesia both at the theoretical and practical level. sharia. in Indonesia. The solutions provided are: 1) Recruitment, selection and placement of human resources properly adjusted to their skills 2) Pay close attention when recruiting DPS (Sharia Supervisory Board) must really be competent both in terms of sharia and finance. 3) Increasing the role of tertiary institutions especially Islamic tertiary institutions to provide competent human resources by taking into account the existing integrity of sharia banking and being advised by the government as policy maker. 4) Increase the competence of human resources by increasing theoretical and practical aspects. 5) The ability of human resources in modifying Islamic sharia products and understanding of sharia contracts.","author":[{"dropping-particle":"","family":"Latifah","given":"Luluk","non-dropping-particle":"","parse-names":false,"suffix":""},{"dropping-particle":"","family":"Ritonga","given":"Iskandar","non-dropping-particle":"","parse-names":false,"suffix":""}],"container-title":"Al Maal: Journal of Islamic Economics and Banking","id":"ITEM-1","issue":"1","issued":{"date-parts":[["2020"]]},"page":"63","title":"Systematic Literature Review (SLR): Kompetensi Sumber Daya Insani Bagi Perkembangan Perbankan Syariah Di Indonesia","type":"article-journal","volume":"2"},"uris":["http://www.mendeley.com/documents/?uuid=bc7261b1-2bfb-4dc9-8d13-aa53835c6e43","http://www.mendeley.com/documents/?uuid=114c99f2-9c90-4c76-9537-adfb18201bd3"]}],"mendeley":{"formattedCitation":"(Latifah &amp; Ritonga, 2020)","manualFormatting":"Latifah dan Ritonga, 2020","plainTextFormattedCitation":"(Latifah &amp; Ritonga, 2020)","previouslyFormattedCitation":"(Latifah &amp; Ritonga, 2020)"},"properties":{"noteIndex":0},"schema":"https://github.com/citation-style-language/schema/raw/master/csl-citation.json"}</w:instrText>
      </w:r>
      <w:r w:rsidRPr="0003636A">
        <w:rPr>
          <w:rFonts w:asciiTheme="majorBidi" w:hAnsiTheme="majorBidi" w:cstheme="majorBidi"/>
          <w:sz w:val="22"/>
          <w:szCs w:val="22"/>
        </w:rPr>
        <w:fldChar w:fldCharType="separate"/>
      </w:r>
      <w:r w:rsidRPr="0003636A">
        <w:rPr>
          <w:rFonts w:asciiTheme="majorBidi" w:hAnsiTheme="majorBidi" w:cstheme="majorBidi"/>
          <w:noProof/>
          <w:sz w:val="22"/>
          <w:szCs w:val="22"/>
        </w:rPr>
        <w:t>Latifah dan Ritonga, 2020</w:t>
      </w:r>
      <w:r w:rsidRPr="0003636A">
        <w:rPr>
          <w:rFonts w:asciiTheme="majorBidi" w:hAnsiTheme="majorBidi" w:cstheme="majorBidi"/>
          <w:sz w:val="22"/>
          <w:szCs w:val="22"/>
        </w:rPr>
        <w:fldChar w:fldCharType="end"/>
      </w:r>
      <w:r w:rsidRPr="0003636A">
        <w:rPr>
          <w:rFonts w:asciiTheme="majorBidi" w:hAnsiTheme="majorBidi" w:cstheme="majorBidi"/>
          <w:sz w:val="22"/>
          <w:szCs w:val="22"/>
        </w:rPr>
        <w:t>.</w:t>
      </w:r>
    </w:p>
    <w:p w:rsidR="0003636A" w:rsidRPr="0003636A" w:rsidRDefault="0003636A" w:rsidP="0003636A">
      <w:pPr>
        <w:jc w:val="both"/>
        <w:rPr>
          <w:rFonts w:asciiTheme="majorBidi" w:hAnsiTheme="majorBidi" w:cstheme="majorBidi"/>
          <w:sz w:val="22"/>
          <w:szCs w:val="22"/>
        </w:rPr>
      </w:pPr>
    </w:p>
    <w:p w:rsidR="0003636A" w:rsidRPr="0003636A" w:rsidRDefault="0003636A" w:rsidP="0003636A">
      <w:pPr>
        <w:jc w:val="both"/>
        <w:rPr>
          <w:rFonts w:asciiTheme="majorBidi" w:hAnsiTheme="majorBidi" w:cstheme="majorBidi"/>
          <w:b/>
          <w:bCs/>
          <w:sz w:val="22"/>
          <w:szCs w:val="22"/>
        </w:rPr>
      </w:pPr>
      <w:r w:rsidRPr="0003636A">
        <w:rPr>
          <w:rFonts w:asciiTheme="majorBidi" w:hAnsiTheme="majorBidi" w:cstheme="majorBidi"/>
          <w:b/>
          <w:bCs/>
          <w:sz w:val="22"/>
          <w:szCs w:val="22"/>
        </w:rPr>
        <w:t>Research Question (Pertanyaan Penelitian)</w:t>
      </w:r>
    </w:p>
    <w:p w:rsidR="0003636A" w:rsidRPr="0003636A" w:rsidRDefault="0003636A" w:rsidP="0003636A">
      <w:pPr>
        <w:pStyle w:val="Ventura-Content"/>
        <w:rPr>
          <w:rFonts w:asciiTheme="majorBidi" w:hAnsiTheme="majorBidi" w:cstheme="majorBidi"/>
          <w:color w:val="auto"/>
          <w:sz w:val="22"/>
          <w:szCs w:val="22"/>
        </w:rPr>
      </w:pPr>
      <w:r w:rsidRPr="0003636A">
        <w:rPr>
          <w:rFonts w:asciiTheme="majorBidi" w:hAnsiTheme="majorBidi" w:cstheme="majorBidi"/>
          <w:color w:val="auto"/>
          <w:sz w:val="22"/>
          <w:szCs w:val="22"/>
        </w:rPr>
        <w:t xml:space="preserve">Penelitian pendekatan SLR dipandu dengan pertanyaan penelitian. </w:t>
      </w:r>
      <w:r w:rsidRPr="0003636A">
        <w:rPr>
          <w:rFonts w:asciiTheme="majorBidi" w:hAnsiTheme="majorBidi" w:cstheme="majorBidi"/>
          <w:i/>
          <w:color w:val="auto"/>
          <w:sz w:val="22"/>
          <w:szCs w:val="22"/>
        </w:rPr>
        <w:t>Research Question</w:t>
      </w:r>
      <w:r w:rsidRPr="0003636A">
        <w:rPr>
          <w:rFonts w:asciiTheme="majorBidi" w:hAnsiTheme="majorBidi" w:cstheme="majorBidi"/>
          <w:color w:val="auto"/>
          <w:sz w:val="22"/>
          <w:szCs w:val="22"/>
        </w:rPr>
        <w:t xml:space="preserve"> (RQ) </w:t>
      </w:r>
      <w:r w:rsidRPr="0003636A">
        <w:rPr>
          <w:rFonts w:asciiTheme="majorBidi" w:hAnsiTheme="majorBidi" w:cstheme="majorBidi"/>
          <w:color w:val="auto"/>
          <w:sz w:val="22"/>
          <w:szCs w:val="22"/>
        </w:rPr>
        <w:lastRenderedPageBreak/>
        <w:t xml:space="preserve">dibuat agar </w:t>
      </w:r>
      <w:r w:rsidRPr="0003636A">
        <w:rPr>
          <w:rFonts w:asciiTheme="majorBidi" w:hAnsiTheme="majorBidi" w:cstheme="majorBidi"/>
          <w:i/>
          <w:color w:val="auto"/>
          <w:sz w:val="22"/>
          <w:szCs w:val="22"/>
        </w:rPr>
        <w:t>systematic review</w:t>
      </w:r>
      <w:r w:rsidRPr="0003636A">
        <w:rPr>
          <w:rFonts w:asciiTheme="majorBidi" w:hAnsiTheme="majorBidi" w:cstheme="majorBidi"/>
          <w:color w:val="auto"/>
          <w:sz w:val="22"/>
          <w:szCs w:val="22"/>
        </w:rPr>
        <w:t xml:space="preserve"> yang dilakukan dalam penelitian tetap fokus. </w:t>
      </w:r>
      <w:r w:rsidRPr="0003636A">
        <w:rPr>
          <w:rFonts w:asciiTheme="majorBidi" w:hAnsiTheme="majorBidi" w:cstheme="majorBidi"/>
          <w:i/>
          <w:color w:val="auto"/>
          <w:sz w:val="22"/>
          <w:szCs w:val="22"/>
        </w:rPr>
        <w:t>Research question</w:t>
      </w:r>
      <w:r w:rsidRPr="0003636A">
        <w:rPr>
          <w:rFonts w:asciiTheme="majorBidi" w:hAnsiTheme="majorBidi" w:cstheme="majorBidi"/>
          <w:color w:val="auto"/>
          <w:sz w:val="22"/>
          <w:szCs w:val="22"/>
        </w:rPr>
        <w:t xml:space="preserve"> disusun dengan bantuan kriteria PICOC yaitu </w:t>
      </w:r>
      <w:r w:rsidRPr="0003636A">
        <w:rPr>
          <w:rFonts w:asciiTheme="majorBidi" w:hAnsiTheme="majorBidi" w:cstheme="majorBidi"/>
          <w:i/>
          <w:color w:val="auto"/>
          <w:sz w:val="22"/>
          <w:szCs w:val="22"/>
        </w:rPr>
        <w:t>Population</w:t>
      </w:r>
      <w:r w:rsidRPr="0003636A">
        <w:rPr>
          <w:rFonts w:asciiTheme="majorBidi" w:hAnsiTheme="majorBidi" w:cstheme="majorBidi"/>
          <w:color w:val="auto"/>
          <w:sz w:val="22"/>
          <w:szCs w:val="22"/>
        </w:rPr>
        <w:t xml:space="preserve">/Populasi, </w:t>
      </w:r>
      <w:r w:rsidRPr="0003636A">
        <w:rPr>
          <w:rFonts w:asciiTheme="majorBidi" w:hAnsiTheme="majorBidi" w:cstheme="majorBidi"/>
          <w:i/>
          <w:color w:val="auto"/>
          <w:sz w:val="22"/>
          <w:szCs w:val="22"/>
        </w:rPr>
        <w:t>Intervention</w:t>
      </w:r>
      <w:r w:rsidRPr="0003636A">
        <w:rPr>
          <w:rFonts w:asciiTheme="majorBidi" w:hAnsiTheme="majorBidi" w:cstheme="majorBidi"/>
          <w:color w:val="auto"/>
          <w:sz w:val="22"/>
          <w:szCs w:val="22"/>
        </w:rPr>
        <w:t xml:space="preserve">/Intervensi, </w:t>
      </w:r>
      <w:r w:rsidRPr="0003636A">
        <w:rPr>
          <w:rFonts w:asciiTheme="majorBidi" w:hAnsiTheme="majorBidi" w:cstheme="majorBidi"/>
          <w:i/>
          <w:color w:val="auto"/>
          <w:sz w:val="22"/>
          <w:szCs w:val="22"/>
        </w:rPr>
        <w:t>Comparison</w:t>
      </w:r>
      <w:r w:rsidRPr="0003636A">
        <w:rPr>
          <w:rFonts w:asciiTheme="majorBidi" w:hAnsiTheme="majorBidi" w:cstheme="majorBidi"/>
          <w:color w:val="auto"/>
          <w:sz w:val="22"/>
          <w:szCs w:val="22"/>
        </w:rPr>
        <w:t xml:space="preserve">/Perbandingan, </w:t>
      </w:r>
      <w:r w:rsidRPr="0003636A">
        <w:rPr>
          <w:rFonts w:asciiTheme="majorBidi" w:hAnsiTheme="majorBidi" w:cstheme="majorBidi"/>
          <w:i/>
          <w:color w:val="auto"/>
          <w:sz w:val="22"/>
          <w:szCs w:val="22"/>
        </w:rPr>
        <w:t>Outcomes</w:t>
      </w:r>
      <w:r w:rsidRPr="0003636A">
        <w:rPr>
          <w:rFonts w:asciiTheme="majorBidi" w:hAnsiTheme="majorBidi" w:cstheme="majorBidi"/>
          <w:color w:val="auto"/>
          <w:sz w:val="22"/>
          <w:szCs w:val="22"/>
        </w:rPr>
        <w:t xml:space="preserve">/Hasil dan </w:t>
      </w:r>
      <w:r w:rsidRPr="0003636A">
        <w:rPr>
          <w:rFonts w:asciiTheme="majorBidi" w:hAnsiTheme="majorBidi" w:cstheme="majorBidi"/>
          <w:i/>
          <w:color w:val="auto"/>
          <w:sz w:val="22"/>
          <w:szCs w:val="22"/>
        </w:rPr>
        <w:t>Context</w:t>
      </w:r>
      <w:r w:rsidRPr="0003636A">
        <w:rPr>
          <w:rFonts w:asciiTheme="majorBidi" w:hAnsiTheme="majorBidi" w:cstheme="majorBidi"/>
          <w:color w:val="auto"/>
          <w:sz w:val="22"/>
          <w:szCs w:val="22"/>
        </w:rPr>
        <w:t xml:space="preserve">/Konteks. (Kitchenham dalam </w:t>
      </w:r>
      <w:r w:rsidRPr="0003636A">
        <w:rPr>
          <w:rFonts w:asciiTheme="majorBidi" w:hAnsiTheme="majorBidi" w:cstheme="majorBidi"/>
          <w:color w:val="auto"/>
          <w:sz w:val="22"/>
          <w:szCs w:val="22"/>
        </w:rPr>
        <w:fldChar w:fldCharType="begin" w:fldLock="1"/>
      </w:r>
      <w:r w:rsidRPr="0003636A">
        <w:rPr>
          <w:rFonts w:asciiTheme="majorBidi" w:hAnsiTheme="majorBidi" w:cstheme="majorBidi"/>
          <w:color w:val="auto"/>
          <w:sz w:val="22"/>
          <w:szCs w:val="22"/>
        </w:rPr>
        <w:instrText>ADDIN CSL_CITATION {"citationItems":[{"id":"ITEM-1","itemData":{"DOI":"10.31000/almaal.v2i1.2763","abstract":"Human resources have an increasingly important role in achieving the objectives of a governmental, private, corporate organization, including sharia banking. This study aims to find out how the development of human resource competencies in Islamic banking in Indonesia is seen from the theoretical and practical order, and how the solution is solved. With the paradigm approach of Systematic Literature Review in journals that have been publicized from 2016 to 2020, the results show that the low level of competence of human resources in Islamic banking in Indonesia both at the theoretical and practical level. sharia. in Indonesia. The solutions provided are: 1) Recruitment, selection and placement of human resources properly adjusted to their skills 2) Pay close attention when recruiting DPS (Sharia Supervisory Board) must really be competent both in terms of sharia and finance. 3) Increasing the role of tertiary institutions especially Islamic tertiary institutions to provide competent human resources by taking into account the existing integrity of sharia banking and being advised by the government as policy maker. 4) Increase the competence of human resources by increasing theoretical and practical aspects. 5) The ability of human resources in modifying Islamic sharia products and understanding of sharia contracts.","author":[{"dropping-particle":"","family":"Latifah","given":"Luluk","non-dropping-particle":"","parse-names":false,"suffix":""},{"dropping-particle":"","family":"Ritonga","given":"Iskandar","non-dropping-particle":"","parse-names":false,"suffix":""}],"container-title":"Al Maal: Journal of Islamic Economics and Banking","id":"ITEM-1","issue":"1","issued":{"date-parts":[["2020"]]},"page":"63","title":"Systematic Literature Review (SLR): Kompetensi Sumber Daya Insani Bagi Perkembangan Perbankan Syariah Di Indonesia","type":"article-journal","volume":"2"},"uris":["http://www.mendeley.com/documents/?uuid=bc7261b1-2bfb-4dc9-8d13-aa53835c6e43","http://www.mendeley.com/documents/?uuid=114c99f2-9c90-4c76-9537-adfb18201bd3"]}],"mendeley":{"formattedCitation":"(Latifah &amp; Ritonga, 2020)","manualFormatting":"Latifah dan Ritonga, 2020)","plainTextFormattedCitation":"(Latifah &amp; Ritonga, 2020)","previouslyFormattedCitation":"(Latifah &amp; Ritonga, 2020)"},"properties":{"noteIndex":0},"schema":"https://github.com/citation-style-language/schema/raw/master/csl-citation.json"}</w:instrText>
      </w:r>
      <w:r w:rsidRPr="0003636A">
        <w:rPr>
          <w:rFonts w:asciiTheme="majorBidi" w:hAnsiTheme="majorBidi" w:cstheme="majorBidi"/>
          <w:color w:val="auto"/>
          <w:sz w:val="22"/>
          <w:szCs w:val="22"/>
        </w:rPr>
        <w:fldChar w:fldCharType="separate"/>
      </w:r>
      <w:r w:rsidRPr="0003636A">
        <w:rPr>
          <w:rFonts w:asciiTheme="majorBidi" w:hAnsiTheme="majorBidi" w:cstheme="majorBidi"/>
          <w:noProof/>
          <w:color w:val="auto"/>
          <w:sz w:val="22"/>
          <w:szCs w:val="22"/>
        </w:rPr>
        <w:t>Latifah dan Ritonga, 2020)</w:t>
      </w:r>
      <w:r w:rsidRPr="0003636A">
        <w:rPr>
          <w:rFonts w:asciiTheme="majorBidi" w:hAnsiTheme="majorBidi" w:cstheme="majorBidi"/>
          <w:color w:val="auto"/>
          <w:sz w:val="22"/>
          <w:szCs w:val="22"/>
        </w:rPr>
        <w:fldChar w:fldCharType="end"/>
      </w:r>
    </w:p>
    <w:p w:rsidR="0003636A" w:rsidRPr="0003636A" w:rsidRDefault="0003636A" w:rsidP="0003636A">
      <w:pPr>
        <w:jc w:val="center"/>
        <w:rPr>
          <w:rFonts w:asciiTheme="majorBidi" w:hAnsiTheme="majorBidi" w:cstheme="majorBidi"/>
          <w:b/>
          <w:sz w:val="22"/>
          <w:szCs w:val="22"/>
        </w:rPr>
      </w:pPr>
      <w:r w:rsidRPr="0003636A">
        <w:rPr>
          <w:rFonts w:asciiTheme="majorBidi" w:hAnsiTheme="majorBidi" w:cstheme="majorBidi"/>
          <w:b/>
          <w:sz w:val="22"/>
          <w:szCs w:val="22"/>
        </w:rPr>
        <w:t xml:space="preserve">Tabel 1. Ringkasan </w:t>
      </w:r>
      <w:r w:rsidRPr="0003636A">
        <w:rPr>
          <w:rFonts w:asciiTheme="majorBidi" w:hAnsiTheme="majorBidi" w:cstheme="majorBidi"/>
          <w:b/>
          <w:i/>
          <w:sz w:val="22"/>
          <w:szCs w:val="22"/>
        </w:rPr>
        <w:t>PICOC</w:t>
      </w:r>
    </w:p>
    <w:tbl>
      <w:tblPr>
        <w:tblStyle w:val="TableGrid"/>
        <w:tblW w:w="8392" w:type="dxa"/>
        <w:tblInd w:w="108" w:type="dxa"/>
        <w:tblLook w:val="04A0" w:firstRow="1" w:lastRow="0" w:firstColumn="1" w:lastColumn="0" w:noHBand="0" w:noVBand="1"/>
      </w:tblPr>
      <w:tblGrid>
        <w:gridCol w:w="1985"/>
        <w:gridCol w:w="6407"/>
      </w:tblGrid>
      <w:tr w:rsidR="0003636A" w:rsidRPr="0003636A" w:rsidTr="00253048">
        <w:tc>
          <w:tcPr>
            <w:tcW w:w="1985"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Population</w:t>
            </w:r>
          </w:p>
        </w:tc>
        <w:tc>
          <w:tcPr>
            <w:tcW w:w="640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 xml:space="preserve">Kinerja keuangan perbankan syariah Indonesia </w:t>
            </w:r>
          </w:p>
        </w:tc>
      </w:tr>
      <w:tr w:rsidR="0003636A" w:rsidRPr="0003636A" w:rsidTr="00253048">
        <w:tc>
          <w:tcPr>
            <w:tcW w:w="1985"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Intervention</w:t>
            </w:r>
          </w:p>
        </w:tc>
        <w:tc>
          <w:tcPr>
            <w:tcW w:w="640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n/a</w:t>
            </w:r>
          </w:p>
        </w:tc>
      </w:tr>
      <w:tr w:rsidR="0003636A" w:rsidRPr="0003636A" w:rsidTr="00253048">
        <w:tc>
          <w:tcPr>
            <w:tcW w:w="1985"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Comparison</w:t>
            </w:r>
          </w:p>
        </w:tc>
        <w:tc>
          <w:tcPr>
            <w:tcW w:w="640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 xml:space="preserve">n/a </w:t>
            </w:r>
          </w:p>
        </w:tc>
      </w:tr>
      <w:tr w:rsidR="0003636A" w:rsidRPr="0003636A" w:rsidTr="00253048">
        <w:tc>
          <w:tcPr>
            <w:tcW w:w="1985"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Outcomes</w:t>
            </w:r>
          </w:p>
        </w:tc>
        <w:tc>
          <w:tcPr>
            <w:tcW w:w="640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Faktor utama kinerja keuangan perbankan syariah Indonesia</w:t>
            </w:r>
          </w:p>
        </w:tc>
      </w:tr>
      <w:tr w:rsidR="0003636A" w:rsidRPr="0003636A" w:rsidTr="00253048">
        <w:tc>
          <w:tcPr>
            <w:tcW w:w="1985"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Context</w:t>
            </w:r>
          </w:p>
        </w:tc>
        <w:tc>
          <w:tcPr>
            <w:tcW w:w="640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Kerjasama antar lembaga, akademisi, pembuat keputusan, dan lembaga perbankan syariah</w:t>
            </w:r>
          </w:p>
        </w:tc>
      </w:tr>
    </w:tbl>
    <w:p w:rsidR="0003636A" w:rsidRPr="0003636A" w:rsidRDefault="0003636A" w:rsidP="0003636A">
      <w:pPr>
        <w:jc w:val="both"/>
        <w:rPr>
          <w:rFonts w:asciiTheme="majorBidi" w:hAnsiTheme="majorBidi" w:cstheme="majorBidi"/>
          <w:sz w:val="22"/>
          <w:szCs w:val="22"/>
        </w:rPr>
      </w:pPr>
    </w:p>
    <w:p w:rsidR="0003636A" w:rsidRPr="0003636A" w:rsidRDefault="0003636A" w:rsidP="0003636A">
      <w:pPr>
        <w:jc w:val="both"/>
        <w:rPr>
          <w:rFonts w:asciiTheme="majorBidi" w:hAnsiTheme="majorBidi" w:cstheme="majorBidi"/>
          <w:b/>
          <w:sz w:val="22"/>
          <w:szCs w:val="22"/>
        </w:rPr>
      </w:pPr>
      <w:r w:rsidRPr="0003636A">
        <w:rPr>
          <w:rFonts w:asciiTheme="majorBidi" w:hAnsiTheme="majorBidi" w:cstheme="majorBidi"/>
          <w:sz w:val="22"/>
          <w:szCs w:val="22"/>
        </w:rPr>
        <w:t>Research question yang dibangun pada penelitian ini seperti tertera pada tabel 2 dibawah</w:t>
      </w:r>
    </w:p>
    <w:p w:rsidR="0003636A" w:rsidRPr="0003636A" w:rsidRDefault="0003636A" w:rsidP="0003636A">
      <w:pPr>
        <w:jc w:val="center"/>
        <w:rPr>
          <w:rFonts w:asciiTheme="majorBidi" w:hAnsiTheme="majorBidi" w:cstheme="majorBidi"/>
          <w:b/>
          <w:sz w:val="22"/>
          <w:szCs w:val="22"/>
        </w:rPr>
      </w:pPr>
      <w:r w:rsidRPr="0003636A">
        <w:rPr>
          <w:rFonts w:asciiTheme="majorBidi" w:hAnsiTheme="majorBidi" w:cstheme="majorBidi"/>
          <w:b/>
          <w:sz w:val="22"/>
          <w:szCs w:val="22"/>
        </w:rPr>
        <w:t xml:space="preserve">Tabel 2. </w:t>
      </w:r>
      <w:r w:rsidRPr="0003636A">
        <w:rPr>
          <w:rFonts w:asciiTheme="majorBidi" w:hAnsiTheme="majorBidi" w:cstheme="majorBidi"/>
          <w:b/>
          <w:i/>
          <w:sz w:val="22"/>
          <w:szCs w:val="22"/>
        </w:rPr>
        <w:t>Research Question</w:t>
      </w:r>
      <w:r w:rsidRPr="0003636A">
        <w:rPr>
          <w:rFonts w:asciiTheme="majorBidi" w:hAnsiTheme="majorBidi" w:cstheme="majorBidi"/>
          <w:b/>
          <w:sz w:val="22"/>
          <w:szCs w:val="22"/>
        </w:rPr>
        <w:t xml:space="preserve"> (RQ)</w:t>
      </w:r>
    </w:p>
    <w:tbl>
      <w:tblPr>
        <w:tblStyle w:val="TableGrid"/>
        <w:tblW w:w="8364" w:type="dxa"/>
        <w:tblInd w:w="-5" w:type="dxa"/>
        <w:tblLook w:val="04A0" w:firstRow="1" w:lastRow="0" w:firstColumn="1" w:lastColumn="0" w:noHBand="0" w:noVBand="1"/>
      </w:tblPr>
      <w:tblGrid>
        <w:gridCol w:w="689"/>
        <w:gridCol w:w="3876"/>
        <w:gridCol w:w="3799"/>
      </w:tblGrid>
      <w:tr w:rsidR="0003636A" w:rsidRPr="0003636A" w:rsidTr="00253048">
        <w:trPr>
          <w:trHeight w:val="162"/>
        </w:trPr>
        <w:tc>
          <w:tcPr>
            <w:tcW w:w="689" w:type="dxa"/>
          </w:tcPr>
          <w:p w:rsidR="0003636A" w:rsidRPr="0003636A" w:rsidRDefault="0003636A" w:rsidP="00253048">
            <w:pPr>
              <w:jc w:val="both"/>
              <w:rPr>
                <w:rFonts w:asciiTheme="majorBidi" w:hAnsiTheme="majorBidi" w:cstheme="majorBidi"/>
                <w:b/>
                <w:sz w:val="22"/>
                <w:szCs w:val="22"/>
              </w:rPr>
            </w:pPr>
            <w:r w:rsidRPr="0003636A">
              <w:rPr>
                <w:rFonts w:asciiTheme="majorBidi" w:hAnsiTheme="majorBidi" w:cstheme="majorBidi"/>
                <w:b/>
                <w:sz w:val="22"/>
                <w:szCs w:val="22"/>
              </w:rPr>
              <w:t>RQ</w:t>
            </w:r>
          </w:p>
        </w:tc>
        <w:tc>
          <w:tcPr>
            <w:tcW w:w="3876" w:type="dxa"/>
          </w:tcPr>
          <w:p w:rsidR="0003636A" w:rsidRPr="0003636A" w:rsidRDefault="0003636A" w:rsidP="00253048">
            <w:pPr>
              <w:jc w:val="both"/>
              <w:rPr>
                <w:rFonts w:asciiTheme="majorBidi" w:hAnsiTheme="majorBidi" w:cstheme="majorBidi"/>
                <w:b/>
                <w:sz w:val="22"/>
                <w:szCs w:val="22"/>
              </w:rPr>
            </w:pPr>
            <w:r w:rsidRPr="0003636A">
              <w:rPr>
                <w:rFonts w:asciiTheme="majorBidi" w:hAnsiTheme="majorBidi" w:cstheme="majorBidi"/>
                <w:b/>
                <w:sz w:val="22"/>
                <w:szCs w:val="22"/>
              </w:rPr>
              <w:t>Research Question</w:t>
            </w:r>
          </w:p>
        </w:tc>
        <w:tc>
          <w:tcPr>
            <w:tcW w:w="3799" w:type="dxa"/>
          </w:tcPr>
          <w:p w:rsidR="0003636A" w:rsidRPr="0003636A" w:rsidRDefault="0003636A" w:rsidP="00253048">
            <w:pPr>
              <w:jc w:val="both"/>
              <w:rPr>
                <w:rFonts w:asciiTheme="majorBidi" w:hAnsiTheme="majorBidi" w:cstheme="majorBidi"/>
                <w:b/>
                <w:sz w:val="22"/>
                <w:szCs w:val="22"/>
              </w:rPr>
            </w:pPr>
            <w:r w:rsidRPr="0003636A">
              <w:rPr>
                <w:rFonts w:asciiTheme="majorBidi" w:hAnsiTheme="majorBidi" w:cstheme="majorBidi"/>
                <w:b/>
                <w:sz w:val="22"/>
                <w:szCs w:val="22"/>
              </w:rPr>
              <w:t>Motivation</w:t>
            </w:r>
          </w:p>
        </w:tc>
      </w:tr>
      <w:tr w:rsidR="0003636A" w:rsidRPr="0003636A" w:rsidTr="00253048">
        <w:trPr>
          <w:trHeight w:val="162"/>
        </w:trPr>
        <w:tc>
          <w:tcPr>
            <w:tcW w:w="68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RQ1</w:t>
            </w:r>
          </w:p>
        </w:tc>
        <w:tc>
          <w:tcPr>
            <w:tcW w:w="3876"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Berapa jumlah dan sebaran jurnal yang membahas kinerja keuangan perbankan syariah Indonesia?</w:t>
            </w:r>
          </w:p>
        </w:tc>
        <w:tc>
          <w:tcPr>
            <w:tcW w:w="379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Mengidentifikasi jumlah dan sebaran jurnal</w:t>
            </w:r>
          </w:p>
        </w:tc>
      </w:tr>
      <w:tr w:rsidR="0003636A" w:rsidRPr="0003636A" w:rsidTr="00253048">
        <w:tc>
          <w:tcPr>
            <w:tcW w:w="68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RQ2</w:t>
            </w:r>
          </w:p>
        </w:tc>
        <w:tc>
          <w:tcPr>
            <w:tcW w:w="3876"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Apa metode dan teknik analisis yang digunakan?</w:t>
            </w:r>
          </w:p>
        </w:tc>
        <w:tc>
          <w:tcPr>
            <w:tcW w:w="379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Mengidentifikasi metode dan teknik analis</w:t>
            </w:r>
          </w:p>
        </w:tc>
      </w:tr>
      <w:tr w:rsidR="0003636A" w:rsidRPr="0003636A" w:rsidTr="00253048">
        <w:tc>
          <w:tcPr>
            <w:tcW w:w="68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RQ3</w:t>
            </w:r>
          </w:p>
        </w:tc>
        <w:tc>
          <w:tcPr>
            <w:tcW w:w="3876"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Apa saja jenis alat ukur kinerja keuangan yang digunakan?</w:t>
            </w:r>
          </w:p>
        </w:tc>
        <w:tc>
          <w:tcPr>
            <w:tcW w:w="3799" w:type="dxa"/>
          </w:tcPr>
          <w:p w:rsidR="0003636A" w:rsidRPr="0003636A" w:rsidRDefault="0003636A" w:rsidP="00253048">
            <w:pPr>
              <w:jc w:val="both"/>
              <w:rPr>
                <w:rStyle w:val="y2iqfc"/>
                <w:rFonts w:asciiTheme="majorBidi" w:hAnsiTheme="majorBidi" w:cstheme="majorBidi"/>
                <w:sz w:val="22"/>
                <w:szCs w:val="22"/>
              </w:rPr>
            </w:pPr>
            <w:r w:rsidRPr="0003636A">
              <w:rPr>
                <w:rStyle w:val="y2iqfc"/>
                <w:rFonts w:asciiTheme="majorBidi" w:hAnsiTheme="majorBidi" w:cstheme="majorBidi"/>
                <w:sz w:val="22"/>
                <w:szCs w:val="22"/>
              </w:rPr>
              <w:t>Mengidentifikasi alat ukur yang digunakan dalam menentukan kinerja keuangan</w:t>
            </w:r>
          </w:p>
        </w:tc>
      </w:tr>
      <w:tr w:rsidR="0003636A" w:rsidRPr="0003636A" w:rsidTr="00253048">
        <w:tc>
          <w:tcPr>
            <w:tcW w:w="68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RQ4</w:t>
            </w:r>
          </w:p>
        </w:tc>
        <w:tc>
          <w:tcPr>
            <w:tcW w:w="3876"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Bagaimana potret kinerja keuangan perbankan syariah di Indonesia?</w:t>
            </w:r>
          </w:p>
        </w:tc>
        <w:tc>
          <w:tcPr>
            <w:tcW w:w="3799" w:type="dxa"/>
          </w:tcPr>
          <w:p w:rsidR="0003636A" w:rsidRPr="0003636A" w:rsidRDefault="0003636A" w:rsidP="00253048">
            <w:pPr>
              <w:jc w:val="both"/>
              <w:rPr>
                <w:rFonts w:asciiTheme="majorBidi" w:hAnsiTheme="majorBidi" w:cstheme="majorBidi"/>
                <w:sz w:val="22"/>
                <w:szCs w:val="22"/>
              </w:rPr>
            </w:pPr>
            <w:r w:rsidRPr="0003636A">
              <w:rPr>
                <w:rStyle w:val="y2iqfc"/>
                <w:rFonts w:asciiTheme="majorBidi" w:hAnsiTheme="majorBidi" w:cstheme="majorBidi"/>
                <w:sz w:val="22"/>
                <w:szCs w:val="22"/>
              </w:rPr>
              <w:t>Mengindentifikasi kinerja keuangan</w:t>
            </w:r>
            <w:r w:rsidRPr="0003636A">
              <w:rPr>
                <w:rFonts w:asciiTheme="majorBidi" w:hAnsiTheme="majorBidi" w:cstheme="majorBidi"/>
                <w:sz w:val="22"/>
                <w:szCs w:val="22"/>
              </w:rPr>
              <w:t xml:space="preserve"> perbankan syariah Indonesia</w:t>
            </w:r>
          </w:p>
        </w:tc>
      </w:tr>
      <w:tr w:rsidR="0003636A" w:rsidRPr="0003636A" w:rsidTr="00253048">
        <w:tc>
          <w:tcPr>
            <w:tcW w:w="68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RQ5</w:t>
            </w:r>
          </w:p>
        </w:tc>
        <w:tc>
          <w:tcPr>
            <w:tcW w:w="3876"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Apa solusi yang ditawarkan bagi perbankan syariah di Indonesia?</w:t>
            </w:r>
          </w:p>
        </w:tc>
        <w:tc>
          <w:tcPr>
            <w:tcW w:w="379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Mengidentifikasi berbagai tawaran solusi secara empiris</w:t>
            </w:r>
          </w:p>
        </w:tc>
      </w:tr>
      <w:tr w:rsidR="0003636A" w:rsidRPr="0003636A" w:rsidTr="00253048">
        <w:tc>
          <w:tcPr>
            <w:tcW w:w="68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RQ6</w:t>
            </w:r>
          </w:p>
        </w:tc>
        <w:tc>
          <w:tcPr>
            <w:tcW w:w="3876"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Apa saja keterbatasan dari penelitian?</w:t>
            </w:r>
          </w:p>
        </w:tc>
        <w:tc>
          <w:tcPr>
            <w:tcW w:w="3799"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Mengidentifikasi keterbatasan penelitian</w:t>
            </w:r>
          </w:p>
        </w:tc>
      </w:tr>
    </w:tbl>
    <w:p w:rsidR="0003636A" w:rsidRPr="0003636A" w:rsidRDefault="0003636A" w:rsidP="0003636A">
      <w:pPr>
        <w:pStyle w:val="Ventura-Content"/>
        <w:rPr>
          <w:rFonts w:asciiTheme="majorBidi" w:hAnsiTheme="majorBidi" w:cstheme="majorBidi"/>
          <w:color w:val="auto"/>
          <w:sz w:val="22"/>
          <w:szCs w:val="22"/>
        </w:rPr>
      </w:pPr>
    </w:p>
    <w:p w:rsidR="0003636A" w:rsidRPr="0003636A" w:rsidRDefault="0003636A" w:rsidP="0003636A">
      <w:pPr>
        <w:pStyle w:val="Ventura-Content"/>
        <w:ind w:firstLine="0"/>
        <w:rPr>
          <w:rFonts w:asciiTheme="majorBidi" w:hAnsiTheme="majorBidi" w:cstheme="majorBidi"/>
          <w:b/>
          <w:bCs/>
          <w:color w:val="auto"/>
          <w:sz w:val="22"/>
          <w:szCs w:val="22"/>
        </w:rPr>
      </w:pPr>
      <w:r w:rsidRPr="0003636A">
        <w:rPr>
          <w:rFonts w:asciiTheme="majorBidi" w:hAnsiTheme="majorBidi" w:cstheme="majorBidi"/>
          <w:b/>
          <w:bCs/>
          <w:color w:val="auto"/>
          <w:sz w:val="22"/>
          <w:szCs w:val="22"/>
        </w:rPr>
        <w:t>Search Strategy (Strategi Pencarian)</w:t>
      </w:r>
    </w:p>
    <w:p w:rsidR="0003636A" w:rsidRPr="0003636A" w:rsidRDefault="0003636A" w:rsidP="0003636A">
      <w:pPr>
        <w:pStyle w:val="Ventura-Content"/>
        <w:rPr>
          <w:rFonts w:asciiTheme="majorBidi" w:hAnsiTheme="majorBidi" w:cstheme="majorBidi"/>
          <w:color w:val="auto"/>
          <w:sz w:val="22"/>
          <w:szCs w:val="22"/>
        </w:rPr>
      </w:pPr>
      <w:r w:rsidRPr="0003636A">
        <w:rPr>
          <w:rFonts w:asciiTheme="majorBidi" w:hAnsiTheme="majorBidi" w:cstheme="majorBidi"/>
          <w:color w:val="auto"/>
          <w:sz w:val="22"/>
          <w:szCs w:val="22"/>
        </w:rPr>
        <w:t xml:space="preserve">Strategi pencarian literatur digunakan untuk mendapatkan sumber-sumber yang relevan untuk menjawab </w:t>
      </w:r>
      <w:r w:rsidRPr="0003636A">
        <w:rPr>
          <w:rFonts w:asciiTheme="majorBidi" w:hAnsiTheme="majorBidi" w:cstheme="majorBidi"/>
          <w:i/>
          <w:color w:val="auto"/>
          <w:sz w:val="22"/>
          <w:szCs w:val="22"/>
        </w:rPr>
        <w:t>research question</w:t>
      </w:r>
      <w:r w:rsidRPr="0003636A">
        <w:rPr>
          <w:rFonts w:asciiTheme="majorBidi" w:hAnsiTheme="majorBidi" w:cstheme="majorBidi"/>
          <w:color w:val="auto"/>
          <w:sz w:val="22"/>
          <w:szCs w:val="22"/>
        </w:rPr>
        <w:t xml:space="preserve"> (RQ). Proses pencarian dilakukan dengan menggunakan </w:t>
      </w:r>
      <w:r w:rsidRPr="0003636A">
        <w:rPr>
          <w:rFonts w:asciiTheme="majorBidi" w:hAnsiTheme="majorBidi" w:cstheme="majorBidi"/>
          <w:i/>
          <w:color w:val="auto"/>
          <w:sz w:val="22"/>
          <w:szCs w:val="22"/>
        </w:rPr>
        <w:t>search engine</w:t>
      </w:r>
      <w:r w:rsidRPr="0003636A">
        <w:rPr>
          <w:rFonts w:asciiTheme="majorBidi" w:hAnsiTheme="majorBidi" w:cstheme="majorBidi"/>
          <w:color w:val="auto"/>
          <w:sz w:val="22"/>
          <w:szCs w:val="22"/>
        </w:rPr>
        <w:t xml:space="preserve"> </w:t>
      </w:r>
      <w:r w:rsidRPr="0003636A">
        <w:rPr>
          <w:rFonts w:asciiTheme="majorBidi" w:hAnsiTheme="majorBidi" w:cstheme="majorBidi"/>
          <w:i/>
          <w:iCs/>
          <w:color w:val="auto"/>
          <w:sz w:val="22"/>
          <w:szCs w:val="22"/>
        </w:rPr>
        <w:t>Google Chrome</w:t>
      </w:r>
      <w:r w:rsidRPr="0003636A">
        <w:rPr>
          <w:rFonts w:asciiTheme="majorBidi" w:hAnsiTheme="majorBidi" w:cstheme="majorBidi"/>
          <w:color w:val="auto"/>
          <w:sz w:val="22"/>
          <w:szCs w:val="22"/>
        </w:rPr>
        <w:t xml:space="preserve">: </w:t>
      </w:r>
      <w:r w:rsidRPr="0003636A">
        <w:rPr>
          <w:rFonts w:asciiTheme="majorBidi" w:hAnsiTheme="majorBidi" w:cstheme="majorBidi"/>
          <w:i/>
          <w:iCs/>
          <w:color w:val="auto"/>
          <w:sz w:val="22"/>
          <w:szCs w:val="22"/>
        </w:rPr>
        <w:t>Google Cendekia</w:t>
      </w:r>
      <w:r w:rsidRPr="0003636A">
        <w:rPr>
          <w:rFonts w:asciiTheme="majorBidi" w:hAnsiTheme="majorBidi" w:cstheme="majorBidi"/>
          <w:color w:val="auto"/>
          <w:sz w:val="22"/>
          <w:szCs w:val="22"/>
        </w:rPr>
        <w:t xml:space="preserve"> untuk menemukan sumber primer.</w:t>
      </w:r>
    </w:p>
    <w:p w:rsidR="0003636A" w:rsidRPr="0003636A" w:rsidRDefault="0003636A" w:rsidP="0003636A">
      <w:pPr>
        <w:pStyle w:val="Ventura-Content"/>
        <w:rPr>
          <w:rFonts w:asciiTheme="majorBidi" w:hAnsiTheme="majorBidi" w:cstheme="majorBidi"/>
          <w:color w:val="auto"/>
          <w:sz w:val="22"/>
          <w:szCs w:val="22"/>
        </w:rPr>
      </w:pPr>
      <w:r w:rsidRPr="0003636A">
        <w:rPr>
          <w:rFonts w:asciiTheme="majorBidi" w:hAnsiTheme="majorBidi" w:cstheme="majorBidi"/>
          <w:color w:val="auto"/>
          <w:sz w:val="22"/>
          <w:szCs w:val="22"/>
        </w:rPr>
        <w:t>Selanjutnya, kriteria inklusi dan eksklusi digunakan untuk memilih studi primer. Kriteria ini ditunjukkan pada Tabel 3.</w:t>
      </w:r>
    </w:p>
    <w:p w:rsidR="0003636A" w:rsidRPr="0003636A" w:rsidRDefault="0003636A" w:rsidP="0003636A">
      <w:pPr>
        <w:jc w:val="center"/>
        <w:rPr>
          <w:rFonts w:asciiTheme="majorBidi" w:hAnsiTheme="majorBidi" w:cstheme="majorBidi"/>
          <w:b/>
          <w:sz w:val="22"/>
          <w:szCs w:val="22"/>
        </w:rPr>
      </w:pPr>
      <w:r w:rsidRPr="0003636A">
        <w:rPr>
          <w:rFonts w:asciiTheme="majorBidi" w:hAnsiTheme="majorBidi" w:cstheme="majorBidi"/>
          <w:b/>
          <w:sz w:val="22"/>
          <w:szCs w:val="22"/>
        </w:rPr>
        <w:t>Tabel 3. Kriteria Inklusi dan Eksklusi</w:t>
      </w:r>
    </w:p>
    <w:tbl>
      <w:tblPr>
        <w:tblStyle w:val="TableGrid"/>
        <w:tblW w:w="8318" w:type="dxa"/>
        <w:tblInd w:w="279" w:type="dxa"/>
        <w:tblLook w:val="04A0" w:firstRow="1" w:lastRow="0" w:firstColumn="1" w:lastColumn="0" w:noHBand="0" w:noVBand="1"/>
      </w:tblPr>
      <w:tblGrid>
        <w:gridCol w:w="2097"/>
        <w:gridCol w:w="3074"/>
        <w:gridCol w:w="3147"/>
      </w:tblGrid>
      <w:tr w:rsidR="0003636A" w:rsidRPr="0003636A" w:rsidTr="001D1433">
        <w:tc>
          <w:tcPr>
            <w:tcW w:w="2097" w:type="dxa"/>
          </w:tcPr>
          <w:p w:rsidR="0003636A" w:rsidRPr="0003636A" w:rsidRDefault="0003636A" w:rsidP="00253048">
            <w:pPr>
              <w:jc w:val="both"/>
              <w:rPr>
                <w:rFonts w:asciiTheme="majorBidi" w:hAnsiTheme="majorBidi" w:cstheme="majorBidi"/>
                <w:b/>
                <w:sz w:val="22"/>
                <w:szCs w:val="22"/>
              </w:rPr>
            </w:pPr>
            <w:r w:rsidRPr="0003636A">
              <w:rPr>
                <w:rFonts w:asciiTheme="majorBidi" w:hAnsiTheme="majorBidi" w:cstheme="majorBidi"/>
                <w:b/>
                <w:sz w:val="22"/>
                <w:szCs w:val="22"/>
              </w:rPr>
              <w:t>Kriteria</w:t>
            </w:r>
          </w:p>
        </w:tc>
        <w:tc>
          <w:tcPr>
            <w:tcW w:w="3074" w:type="dxa"/>
          </w:tcPr>
          <w:p w:rsidR="0003636A" w:rsidRPr="0003636A" w:rsidRDefault="0003636A" w:rsidP="00253048">
            <w:pPr>
              <w:jc w:val="both"/>
              <w:rPr>
                <w:rFonts w:asciiTheme="majorBidi" w:hAnsiTheme="majorBidi" w:cstheme="majorBidi"/>
                <w:b/>
                <w:sz w:val="22"/>
                <w:szCs w:val="22"/>
              </w:rPr>
            </w:pPr>
            <w:r w:rsidRPr="0003636A">
              <w:rPr>
                <w:rFonts w:asciiTheme="majorBidi" w:hAnsiTheme="majorBidi" w:cstheme="majorBidi"/>
                <w:b/>
                <w:sz w:val="22"/>
                <w:szCs w:val="22"/>
              </w:rPr>
              <w:t>Inklusi</w:t>
            </w:r>
          </w:p>
        </w:tc>
        <w:tc>
          <w:tcPr>
            <w:tcW w:w="3147" w:type="dxa"/>
          </w:tcPr>
          <w:p w:rsidR="0003636A" w:rsidRPr="0003636A" w:rsidRDefault="0003636A" w:rsidP="00253048">
            <w:pPr>
              <w:jc w:val="both"/>
              <w:rPr>
                <w:rFonts w:asciiTheme="majorBidi" w:hAnsiTheme="majorBidi" w:cstheme="majorBidi"/>
                <w:b/>
                <w:sz w:val="22"/>
                <w:szCs w:val="22"/>
              </w:rPr>
            </w:pPr>
            <w:r w:rsidRPr="0003636A">
              <w:rPr>
                <w:rFonts w:asciiTheme="majorBidi" w:hAnsiTheme="majorBidi" w:cstheme="majorBidi"/>
                <w:b/>
                <w:sz w:val="22"/>
                <w:szCs w:val="22"/>
              </w:rPr>
              <w:t>Ekslusi</w:t>
            </w:r>
          </w:p>
        </w:tc>
      </w:tr>
      <w:tr w:rsidR="0003636A" w:rsidRPr="0003636A" w:rsidTr="001D1433">
        <w:tc>
          <w:tcPr>
            <w:tcW w:w="209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Database Literatur</w:t>
            </w:r>
          </w:p>
        </w:tc>
        <w:tc>
          <w:tcPr>
            <w:tcW w:w="3074"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Google Cendekia</w:t>
            </w:r>
          </w:p>
        </w:tc>
        <w:tc>
          <w:tcPr>
            <w:tcW w:w="314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Non-Google Cendekia</w:t>
            </w:r>
          </w:p>
        </w:tc>
      </w:tr>
      <w:tr w:rsidR="0003636A" w:rsidRPr="0003636A" w:rsidTr="001D1433">
        <w:tc>
          <w:tcPr>
            <w:tcW w:w="209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Tipe Literatur</w:t>
            </w:r>
          </w:p>
          <w:p w:rsidR="0003636A" w:rsidRPr="0003636A" w:rsidRDefault="0003636A" w:rsidP="00253048">
            <w:pPr>
              <w:jc w:val="both"/>
              <w:rPr>
                <w:rFonts w:asciiTheme="majorBidi" w:hAnsiTheme="majorBidi" w:cstheme="majorBidi"/>
                <w:sz w:val="22"/>
                <w:szCs w:val="22"/>
              </w:rPr>
            </w:pPr>
          </w:p>
        </w:tc>
        <w:tc>
          <w:tcPr>
            <w:tcW w:w="3074" w:type="dxa"/>
          </w:tcPr>
          <w:p w:rsidR="0003636A" w:rsidRPr="0003636A" w:rsidRDefault="0003636A" w:rsidP="0003636A">
            <w:pPr>
              <w:pStyle w:val="ListParagraph"/>
              <w:numPr>
                <w:ilvl w:val="0"/>
                <w:numId w:val="8"/>
              </w:numPr>
              <w:ind w:left="238" w:hanging="238"/>
              <w:jc w:val="both"/>
              <w:rPr>
                <w:rFonts w:asciiTheme="majorBidi" w:hAnsiTheme="majorBidi" w:cstheme="majorBidi"/>
                <w:sz w:val="22"/>
                <w:szCs w:val="22"/>
              </w:rPr>
            </w:pPr>
            <w:r w:rsidRPr="0003636A">
              <w:rPr>
                <w:rFonts w:asciiTheme="majorBidi" w:hAnsiTheme="majorBidi" w:cstheme="majorBidi"/>
                <w:sz w:val="22"/>
                <w:szCs w:val="22"/>
              </w:rPr>
              <w:t>Jurnal (Artikel hasil penelitian di Indonesia)</w:t>
            </w:r>
          </w:p>
          <w:p w:rsidR="0003636A" w:rsidRPr="0003636A" w:rsidRDefault="0003636A" w:rsidP="00253048">
            <w:pPr>
              <w:pStyle w:val="ListParagraph"/>
              <w:ind w:left="238"/>
              <w:jc w:val="both"/>
              <w:rPr>
                <w:rFonts w:asciiTheme="majorBidi" w:hAnsiTheme="majorBidi" w:cstheme="majorBidi"/>
                <w:sz w:val="22"/>
                <w:szCs w:val="22"/>
              </w:rPr>
            </w:pPr>
          </w:p>
          <w:p w:rsidR="0003636A" w:rsidRPr="0003636A" w:rsidRDefault="0003636A" w:rsidP="0003636A">
            <w:pPr>
              <w:pStyle w:val="ListParagraph"/>
              <w:numPr>
                <w:ilvl w:val="0"/>
                <w:numId w:val="8"/>
              </w:numPr>
              <w:ind w:left="238" w:hanging="238"/>
              <w:jc w:val="both"/>
              <w:rPr>
                <w:rFonts w:asciiTheme="majorBidi" w:hAnsiTheme="majorBidi" w:cstheme="majorBidi"/>
                <w:sz w:val="22"/>
                <w:szCs w:val="22"/>
              </w:rPr>
            </w:pPr>
            <w:r w:rsidRPr="0003636A">
              <w:rPr>
                <w:rFonts w:asciiTheme="majorBidi" w:hAnsiTheme="majorBidi" w:cstheme="majorBidi"/>
                <w:sz w:val="22"/>
                <w:szCs w:val="22"/>
              </w:rPr>
              <w:t>Artikel Full text</w:t>
            </w:r>
          </w:p>
        </w:tc>
        <w:tc>
          <w:tcPr>
            <w:tcW w:w="3147" w:type="dxa"/>
          </w:tcPr>
          <w:p w:rsidR="0003636A" w:rsidRPr="0003636A" w:rsidRDefault="0003636A" w:rsidP="0003636A">
            <w:pPr>
              <w:pStyle w:val="ListParagraph"/>
              <w:numPr>
                <w:ilvl w:val="0"/>
                <w:numId w:val="9"/>
              </w:numPr>
              <w:ind w:left="176" w:hanging="218"/>
              <w:jc w:val="both"/>
              <w:rPr>
                <w:rFonts w:asciiTheme="majorBidi" w:hAnsiTheme="majorBidi" w:cstheme="majorBidi"/>
                <w:sz w:val="22"/>
                <w:szCs w:val="22"/>
              </w:rPr>
            </w:pPr>
            <w:r w:rsidRPr="0003636A">
              <w:rPr>
                <w:rFonts w:asciiTheme="majorBidi" w:hAnsiTheme="majorBidi" w:cstheme="majorBidi"/>
                <w:sz w:val="22"/>
                <w:szCs w:val="22"/>
              </w:rPr>
              <w:t>Jurnal</w:t>
            </w:r>
            <w:r w:rsidRPr="0003636A">
              <w:rPr>
                <w:rFonts w:asciiTheme="majorBidi" w:hAnsiTheme="majorBidi" w:cstheme="majorBidi"/>
                <w:sz w:val="22"/>
                <w:szCs w:val="22"/>
                <w:lang w:val="id-ID"/>
              </w:rPr>
              <w:t xml:space="preserve"> (</w:t>
            </w:r>
            <w:r w:rsidRPr="0003636A">
              <w:rPr>
                <w:rFonts w:asciiTheme="majorBidi" w:hAnsiTheme="majorBidi" w:cstheme="majorBidi"/>
                <w:sz w:val="22"/>
                <w:szCs w:val="22"/>
              </w:rPr>
              <w:t>Konseptual</w:t>
            </w:r>
            <w:r w:rsidRPr="0003636A">
              <w:rPr>
                <w:rFonts w:asciiTheme="majorBidi" w:hAnsiTheme="majorBidi" w:cstheme="majorBidi"/>
                <w:sz w:val="22"/>
                <w:szCs w:val="22"/>
                <w:lang w:val="id-ID"/>
              </w:rPr>
              <w:t>), seri buku,</w:t>
            </w:r>
            <w:r w:rsidRPr="0003636A">
              <w:rPr>
                <w:rFonts w:asciiTheme="majorBidi" w:hAnsiTheme="majorBidi" w:cstheme="majorBidi"/>
                <w:sz w:val="22"/>
                <w:szCs w:val="22"/>
              </w:rPr>
              <w:t xml:space="preserve"> </w:t>
            </w:r>
            <w:r w:rsidRPr="0003636A">
              <w:rPr>
                <w:rFonts w:asciiTheme="majorBidi" w:hAnsiTheme="majorBidi" w:cstheme="majorBidi"/>
                <w:sz w:val="22"/>
                <w:szCs w:val="22"/>
                <w:lang w:val="id-ID"/>
              </w:rPr>
              <w:t>buku, bab dalam buku,</w:t>
            </w:r>
            <w:r w:rsidRPr="0003636A">
              <w:rPr>
                <w:rFonts w:asciiTheme="majorBidi" w:hAnsiTheme="majorBidi" w:cstheme="majorBidi"/>
                <w:sz w:val="22"/>
                <w:szCs w:val="22"/>
              </w:rPr>
              <w:t xml:space="preserve"> </w:t>
            </w:r>
            <w:r w:rsidRPr="0003636A">
              <w:rPr>
                <w:rFonts w:asciiTheme="majorBidi" w:hAnsiTheme="majorBidi" w:cstheme="majorBidi"/>
                <w:sz w:val="22"/>
                <w:szCs w:val="22"/>
                <w:lang w:val="id-ID"/>
              </w:rPr>
              <w:t>prosiding</w:t>
            </w:r>
            <w:r w:rsidRPr="0003636A">
              <w:rPr>
                <w:rFonts w:asciiTheme="majorBidi" w:hAnsiTheme="majorBidi" w:cstheme="majorBidi"/>
                <w:sz w:val="22"/>
                <w:szCs w:val="22"/>
              </w:rPr>
              <w:t>, tesis dan skripsi</w:t>
            </w:r>
            <w:r w:rsidRPr="0003636A">
              <w:rPr>
                <w:rFonts w:asciiTheme="majorBidi" w:hAnsiTheme="majorBidi" w:cstheme="majorBidi"/>
                <w:sz w:val="22"/>
                <w:szCs w:val="22"/>
                <w:lang w:val="id-ID"/>
              </w:rPr>
              <w:t>.</w:t>
            </w:r>
          </w:p>
          <w:p w:rsidR="0003636A" w:rsidRPr="0003636A" w:rsidRDefault="0003636A" w:rsidP="0003636A">
            <w:pPr>
              <w:pStyle w:val="ListParagraph"/>
              <w:numPr>
                <w:ilvl w:val="0"/>
                <w:numId w:val="9"/>
              </w:numPr>
              <w:ind w:left="176" w:hanging="218"/>
              <w:jc w:val="both"/>
              <w:rPr>
                <w:rFonts w:asciiTheme="majorBidi" w:hAnsiTheme="majorBidi" w:cstheme="majorBidi"/>
                <w:sz w:val="22"/>
                <w:szCs w:val="22"/>
              </w:rPr>
            </w:pPr>
            <w:r w:rsidRPr="0003636A">
              <w:rPr>
                <w:rFonts w:asciiTheme="majorBidi" w:hAnsiTheme="majorBidi" w:cstheme="majorBidi"/>
                <w:sz w:val="22"/>
                <w:szCs w:val="22"/>
              </w:rPr>
              <w:t>Non-Full text</w:t>
            </w:r>
          </w:p>
        </w:tc>
      </w:tr>
      <w:tr w:rsidR="0003636A" w:rsidRPr="0003636A" w:rsidTr="001D1433">
        <w:tc>
          <w:tcPr>
            <w:tcW w:w="209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Bahasa</w:t>
            </w:r>
          </w:p>
        </w:tc>
        <w:tc>
          <w:tcPr>
            <w:tcW w:w="3074"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Inggris atau Indonesia</w:t>
            </w:r>
          </w:p>
        </w:tc>
        <w:tc>
          <w:tcPr>
            <w:tcW w:w="314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Non-Inggris atau Indonesia</w:t>
            </w:r>
          </w:p>
        </w:tc>
      </w:tr>
      <w:tr w:rsidR="0003636A" w:rsidRPr="0003636A" w:rsidTr="001D1433">
        <w:tc>
          <w:tcPr>
            <w:tcW w:w="209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Periode Publikasi</w:t>
            </w:r>
          </w:p>
        </w:tc>
        <w:tc>
          <w:tcPr>
            <w:tcW w:w="3074"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Antara 2017-2021</w:t>
            </w:r>
          </w:p>
        </w:tc>
        <w:tc>
          <w:tcPr>
            <w:tcW w:w="314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lt; 2017</w:t>
            </w:r>
          </w:p>
        </w:tc>
      </w:tr>
      <w:tr w:rsidR="0003636A" w:rsidRPr="0003636A" w:rsidTr="001D1433">
        <w:tc>
          <w:tcPr>
            <w:tcW w:w="209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Subjek</w:t>
            </w:r>
          </w:p>
        </w:tc>
        <w:tc>
          <w:tcPr>
            <w:tcW w:w="3074"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Kinerja keuangan</w:t>
            </w:r>
          </w:p>
        </w:tc>
        <w:tc>
          <w:tcPr>
            <w:tcW w:w="314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Non- Kinerja keuangan</w:t>
            </w:r>
          </w:p>
        </w:tc>
      </w:tr>
      <w:tr w:rsidR="0003636A" w:rsidRPr="0003636A" w:rsidTr="001D1433">
        <w:tc>
          <w:tcPr>
            <w:tcW w:w="209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Objek</w:t>
            </w:r>
          </w:p>
        </w:tc>
        <w:tc>
          <w:tcPr>
            <w:tcW w:w="3074"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Perbankan Syariah Indonesia</w:t>
            </w:r>
          </w:p>
        </w:tc>
        <w:tc>
          <w:tcPr>
            <w:tcW w:w="3147" w:type="dxa"/>
          </w:tcPr>
          <w:p w:rsidR="0003636A" w:rsidRPr="0003636A" w:rsidRDefault="0003636A" w:rsidP="00253048">
            <w:pPr>
              <w:jc w:val="both"/>
              <w:rPr>
                <w:rFonts w:asciiTheme="majorBidi" w:hAnsiTheme="majorBidi" w:cstheme="majorBidi"/>
                <w:sz w:val="22"/>
                <w:szCs w:val="22"/>
              </w:rPr>
            </w:pPr>
            <w:r w:rsidRPr="0003636A">
              <w:rPr>
                <w:rFonts w:asciiTheme="majorBidi" w:hAnsiTheme="majorBidi" w:cstheme="majorBidi"/>
                <w:sz w:val="22"/>
                <w:szCs w:val="22"/>
              </w:rPr>
              <w:t>Non-Perbankan Syariah Indonesia</w:t>
            </w:r>
          </w:p>
        </w:tc>
      </w:tr>
    </w:tbl>
    <w:p w:rsidR="0003636A" w:rsidRPr="0003636A" w:rsidRDefault="0003636A" w:rsidP="0003636A">
      <w:pPr>
        <w:pStyle w:val="Ventura-Content"/>
        <w:ind w:firstLine="0"/>
        <w:rPr>
          <w:rFonts w:asciiTheme="majorBidi" w:hAnsiTheme="majorBidi" w:cstheme="majorBidi"/>
          <w:color w:val="auto"/>
          <w:sz w:val="22"/>
          <w:szCs w:val="22"/>
        </w:rPr>
      </w:pPr>
    </w:p>
    <w:p w:rsidR="0003636A" w:rsidRPr="0003636A" w:rsidRDefault="0003636A" w:rsidP="0003636A">
      <w:pPr>
        <w:ind w:firstLine="426"/>
        <w:jc w:val="both"/>
        <w:rPr>
          <w:rFonts w:asciiTheme="majorBidi" w:hAnsiTheme="majorBidi" w:cstheme="majorBidi"/>
          <w:sz w:val="22"/>
          <w:szCs w:val="22"/>
        </w:rPr>
      </w:pPr>
      <w:r w:rsidRPr="0003636A">
        <w:rPr>
          <w:rFonts w:asciiTheme="majorBidi" w:hAnsiTheme="majorBidi" w:cstheme="majorBidi"/>
          <w:sz w:val="22"/>
          <w:szCs w:val="22"/>
        </w:rPr>
        <w:lastRenderedPageBreak/>
        <w:t xml:space="preserve">Jurnal penelitian yang sesuai dengan kriteria inklusi dan kriteria eksklusi kemudian dikumpulkan dan dibuat </w:t>
      </w:r>
      <w:r w:rsidRPr="0003636A">
        <w:rPr>
          <w:rFonts w:asciiTheme="majorBidi" w:hAnsiTheme="majorBidi" w:cstheme="majorBidi"/>
          <w:i/>
          <w:iCs/>
          <w:sz w:val="22"/>
          <w:szCs w:val="22"/>
        </w:rPr>
        <w:t>matrix</w:t>
      </w:r>
      <w:r w:rsidRPr="0003636A">
        <w:rPr>
          <w:rFonts w:asciiTheme="majorBidi" w:hAnsiTheme="majorBidi" w:cstheme="majorBidi"/>
          <w:sz w:val="22"/>
          <w:szCs w:val="22"/>
        </w:rPr>
        <w:t xml:space="preserve"> ringkasan jurnal meliputi nama peneliti, tahun terbit dan nama jurnal, judul penelitian, metode, hasil temuan dan implikasi untuk mendapatkan data yang berkontribusi untuk menjawab pertanyaan penelitian ini. </w:t>
      </w:r>
    </w:p>
    <w:p w:rsidR="006459CF" w:rsidRPr="0003636A" w:rsidRDefault="0003636A" w:rsidP="0003636A">
      <w:pPr>
        <w:ind w:firstLine="426"/>
        <w:jc w:val="both"/>
        <w:rPr>
          <w:rFonts w:asciiTheme="majorBidi" w:hAnsiTheme="majorBidi" w:cstheme="majorBidi"/>
          <w:sz w:val="22"/>
          <w:szCs w:val="22"/>
        </w:rPr>
      </w:pPr>
      <w:r w:rsidRPr="0003636A">
        <w:rPr>
          <w:rFonts w:asciiTheme="majorBidi" w:hAnsiTheme="majorBidi" w:cstheme="majorBidi"/>
          <w:sz w:val="22"/>
          <w:szCs w:val="22"/>
        </w:rPr>
        <w:t>Selanjutnya melakukan penilaian kualitas untuk membimbing dalam interpretasi temuan sintesis dan untuk menentukan kekuatan kesimpulan yang diuraikan. Tujuan dari sintesis data adalah untuk mengumpulkan bukti dari studi yang dipilih untuk menjawab pertanyaan penelitian. Sintesis data dilakukan dengan mengelompokkan data-data hasil ekstraksi yang sejenis sesuai dengan hasil yang diukur untuk menjawab tujuan penelitian</w:t>
      </w:r>
      <w:r w:rsidR="00BE7B73" w:rsidRPr="0003636A">
        <w:rPr>
          <w:rFonts w:asciiTheme="majorBidi" w:hAnsiTheme="majorBidi" w:cstheme="majorBidi"/>
          <w:sz w:val="22"/>
          <w:szCs w:val="22"/>
        </w:rPr>
        <w:t>.</w:t>
      </w:r>
    </w:p>
    <w:p w:rsidR="0003636A" w:rsidRPr="0003636A" w:rsidRDefault="0003636A" w:rsidP="0003636A">
      <w:pPr>
        <w:ind w:firstLine="426"/>
        <w:jc w:val="both"/>
        <w:rPr>
          <w:rFonts w:asciiTheme="majorBidi" w:hAnsiTheme="majorBidi" w:cstheme="majorBidi"/>
          <w:szCs w:val="24"/>
        </w:rPr>
      </w:pPr>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rsidR="00C62A24" w:rsidRPr="00C62A24" w:rsidRDefault="00C62A24" w:rsidP="00C62A24">
      <w:pPr>
        <w:rPr>
          <w:rFonts w:asciiTheme="majorBidi" w:hAnsiTheme="majorBidi" w:cstheme="majorBidi"/>
          <w:b/>
          <w:bCs/>
          <w:sz w:val="22"/>
          <w:szCs w:val="22"/>
        </w:rPr>
      </w:pPr>
      <w:r w:rsidRPr="00C62A24">
        <w:rPr>
          <w:rFonts w:asciiTheme="majorBidi" w:hAnsiTheme="majorBidi" w:cstheme="majorBidi"/>
          <w:b/>
          <w:bCs/>
          <w:sz w:val="22"/>
          <w:szCs w:val="22"/>
        </w:rPr>
        <w:t xml:space="preserve">Hasil </w:t>
      </w:r>
      <w:r w:rsidRPr="00C62A24">
        <w:rPr>
          <w:rFonts w:asciiTheme="majorBidi" w:hAnsiTheme="majorBidi" w:cstheme="majorBidi"/>
          <w:b/>
          <w:bCs/>
          <w:i/>
          <w:sz w:val="22"/>
          <w:szCs w:val="22"/>
        </w:rPr>
        <w:t>Search Process</w:t>
      </w:r>
      <w:r w:rsidRPr="00C62A24">
        <w:rPr>
          <w:rFonts w:asciiTheme="majorBidi" w:hAnsiTheme="majorBidi" w:cstheme="majorBidi"/>
          <w:b/>
          <w:bCs/>
          <w:sz w:val="22"/>
          <w:szCs w:val="22"/>
        </w:rPr>
        <w:t xml:space="preserve"> </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Sumber primer pada penelitian ini dicari menggunakan </w:t>
      </w:r>
      <w:r w:rsidRPr="00C62A24">
        <w:rPr>
          <w:rFonts w:asciiTheme="majorBidi" w:hAnsiTheme="majorBidi" w:cstheme="majorBidi"/>
          <w:i/>
          <w:color w:val="auto"/>
          <w:sz w:val="22"/>
          <w:szCs w:val="22"/>
        </w:rPr>
        <w:t>search engine</w:t>
      </w:r>
      <w:r w:rsidRPr="00C62A24">
        <w:rPr>
          <w:rFonts w:asciiTheme="majorBidi" w:hAnsiTheme="majorBidi" w:cstheme="majorBidi"/>
          <w:color w:val="auto"/>
          <w:sz w:val="22"/>
          <w:szCs w:val="22"/>
        </w:rPr>
        <w:t xml:space="preserve"> </w:t>
      </w:r>
      <w:r w:rsidRPr="00C62A24">
        <w:rPr>
          <w:rFonts w:asciiTheme="majorBidi" w:hAnsiTheme="majorBidi" w:cstheme="majorBidi"/>
          <w:i/>
          <w:iCs/>
          <w:color w:val="auto"/>
          <w:sz w:val="22"/>
          <w:szCs w:val="22"/>
        </w:rPr>
        <w:t>Google Chrome</w:t>
      </w:r>
      <w:r w:rsidRPr="00C62A24">
        <w:rPr>
          <w:rFonts w:asciiTheme="majorBidi" w:hAnsiTheme="majorBidi" w:cstheme="majorBidi"/>
          <w:color w:val="auto"/>
          <w:sz w:val="22"/>
          <w:szCs w:val="22"/>
        </w:rPr>
        <w:t xml:space="preserve">: </w:t>
      </w:r>
      <w:r w:rsidRPr="00C62A24">
        <w:rPr>
          <w:rFonts w:asciiTheme="majorBidi" w:hAnsiTheme="majorBidi" w:cstheme="majorBidi"/>
          <w:i/>
          <w:iCs/>
          <w:color w:val="auto"/>
          <w:sz w:val="22"/>
          <w:szCs w:val="22"/>
        </w:rPr>
        <w:t>Google Cendekia</w:t>
      </w:r>
      <w:r w:rsidRPr="00C62A24">
        <w:rPr>
          <w:rFonts w:asciiTheme="majorBidi" w:hAnsiTheme="majorBidi" w:cstheme="majorBidi"/>
          <w:color w:val="auto"/>
          <w:sz w:val="22"/>
          <w:szCs w:val="22"/>
        </w:rPr>
        <w:t xml:space="preserve"> dengan menggunakan kata sandi ‘kinerja keuangan dan perbankan syariah Indonesia’ dan menampilkan sebanyak 16.100 judul antara tahun 2017-2021.</w:t>
      </w:r>
    </w:p>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pStyle w:val="Ventura-Content"/>
        <w:jc w:val="center"/>
        <w:rPr>
          <w:rFonts w:asciiTheme="majorBidi" w:hAnsiTheme="majorBidi" w:cstheme="majorBidi"/>
          <w:color w:val="auto"/>
          <w:sz w:val="22"/>
          <w:szCs w:val="22"/>
        </w:rPr>
      </w:pPr>
      <w:r w:rsidRPr="00C62A24">
        <w:rPr>
          <w:rFonts w:asciiTheme="majorBidi" w:hAnsiTheme="majorBidi" w:cstheme="majorBidi"/>
          <w:noProof/>
          <w:color w:val="auto"/>
          <w:sz w:val="22"/>
          <w:szCs w:val="22"/>
        </w:rPr>
        <w:drawing>
          <wp:inline distT="0" distB="0" distL="0" distR="0" wp14:anchorId="6DE6DBD5" wp14:editId="4C8C6500">
            <wp:extent cx="2323533" cy="1376680"/>
            <wp:effectExtent l="0" t="0" r="635" b="0"/>
            <wp:docPr id="1" name="Picture 1" descr="C:\Users\Lenovo\Pictures\Screenshots\Screenshot (1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creenshots\Screenshot (177).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55435" cy="1395582"/>
                    </a:xfrm>
                    <a:prstGeom prst="rect">
                      <a:avLst/>
                    </a:prstGeom>
                    <a:noFill/>
                    <a:ln>
                      <a:noFill/>
                    </a:ln>
                  </pic:spPr>
                </pic:pic>
              </a:graphicData>
            </a:graphic>
          </wp:inline>
        </w:drawing>
      </w:r>
      <w:r w:rsidRPr="00C62A24">
        <w:rPr>
          <w:rFonts w:asciiTheme="majorBidi" w:hAnsiTheme="majorBidi" w:cstheme="majorBidi"/>
          <w:noProof/>
          <w:color w:val="auto"/>
          <w:sz w:val="22"/>
          <w:szCs w:val="22"/>
        </w:rPr>
        <w:drawing>
          <wp:inline distT="0" distB="0" distL="0" distR="0" wp14:anchorId="410B9D1F" wp14:editId="75978C38">
            <wp:extent cx="2552700" cy="1380490"/>
            <wp:effectExtent l="0" t="0" r="0" b="0"/>
            <wp:docPr id="2" name="Picture 2" descr="C:\Users\Lenovo\Pictures\Screenshots\Screenshot (1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Screenshots\Screenshot (178).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5337" cy="1419772"/>
                    </a:xfrm>
                    <a:prstGeom prst="rect">
                      <a:avLst/>
                    </a:prstGeom>
                    <a:noFill/>
                    <a:ln>
                      <a:noFill/>
                    </a:ln>
                  </pic:spPr>
                </pic:pic>
              </a:graphicData>
            </a:graphic>
          </wp:inline>
        </w:drawing>
      </w:r>
    </w:p>
    <w:p w:rsidR="00C62A24" w:rsidRPr="00C62A24" w:rsidRDefault="00C62A24" w:rsidP="00C62A24">
      <w:pPr>
        <w:pStyle w:val="Ventura-Content"/>
        <w:jc w:val="center"/>
        <w:rPr>
          <w:rFonts w:asciiTheme="majorBidi" w:hAnsiTheme="majorBidi" w:cstheme="majorBidi"/>
          <w:color w:val="auto"/>
          <w:sz w:val="22"/>
          <w:szCs w:val="22"/>
        </w:rPr>
      </w:pPr>
      <w:r w:rsidRPr="00C62A24">
        <w:rPr>
          <w:rFonts w:asciiTheme="majorBidi" w:hAnsiTheme="majorBidi" w:cstheme="majorBidi"/>
          <w:noProof/>
          <w:color w:val="auto"/>
          <w:sz w:val="22"/>
          <w:szCs w:val="22"/>
        </w:rPr>
        <w:drawing>
          <wp:inline distT="0" distB="0" distL="0" distR="0" wp14:anchorId="51EB3801" wp14:editId="47D05B59">
            <wp:extent cx="2416834" cy="1398905"/>
            <wp:effectExtent l="0" t="0" r="2540" b="0"/>
            <wp:docPr id="3" name="Picture 3" descr="C:\Users\Lenovo\Pictures\Screenshots\Screenshot (1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Pictures\Screenshots\Screenshot (18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0071" cy="1435507"/>
                    </a:xfrm>
                    <a:prstGeom prst="rect">
                      <a:avLst/>
                    </a:prstGeom>
                    <a:noFill/>
                    <a:ln>
                      <a:noFill/>
                    </a:ln>
                  </pic:spPr>
                </pic:pic>
              </a:graphicData>
            </a:graphic>
          </wp:inline>
        </w:drawing>
      </w:r>
      <w:r w:rsidRPr="00C62A24">
        <w:rPr>
          <w:rFonts w:asciiTheme="majorBidi" w:hAnsiTheme="majorBidi" w:cstheme="majorBidi"/>
          <w:noProof/>
          <w:color w:val="auto"/>
          <w:sz w:val="22"/>
          <w:szCs w:val="22"/>
        </w:rPr>
        <w:drawing>
          <wp:inline distT="0" distB="0" distL="0" distR="0" wp14:anchorId="1F4D4F22" wp14:editId="73E1911B">
            <wp:extent cx="2447925" cy="1417320"/>
            <wp:effectExtent l="0" t="0" r="9525" b="0"/>
            <wp:docPr id="4" name="Picture 4" descr="C:\Users\Lenovo\Pictures\Screenshots\Screenshot (1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Pictures\Screenshots\Screenshot (17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0602" cy="1447819"/>
                    </a:xfrm>
                    <a:prstGeom prst="rect">
                      <a:avLst/>
                    </a:prstGeom>
                    <a:noFill/>
                    <a:ln>
                      <a:noFill/>
                    </a:ln>
                  </pic:spPr>
                </pic:pic>
              </a:graphicData>
            </a:graphic>
          </wp:inline>
        </w:drawing>
      </w:r>
    </w:p>
    <w:p w:rsidR="00C62A24" w:rsidRPr="00C62A24" w:rsidRDefault="00C62A24" w:rsidP="00C62A24">
      <w:pPr>
        <w:pStyle w:val="Ventura-Content"/>
        <w:jc w:val="center"/>
        <w:rPr>
          <w:rFonts w:asciiTheme="majorBidi" w:hAnsiTheme="majorBidi" w:cstheme="majorBidi"/>
          <w:color w:val="auto"/>
          <w:sz w:val="22"/>
          <w:szCs w:val="22"/>
        </w:rPr>
      </w:pPr>
      <w:r w:rsidRPr="00C62A24">
        <w:rPr>
          <w:rFonts w:asciiTheme="majorBidi" w:hAnsiTheme="majorBidi" w:cstheme="majorBidi"/>
          <w:color w:val="auto"/>
          <w:sz w:val="22"/>
          <w:szCs w:val="22"/>
        </w:rPr>
        <w:t>Gambar 2: Tampilan sumber data primer google cendekia</w:t>
      </w:r>
    </w:p>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Selanjutnya dilakukan </w:t>
      </w:r>
      <w:r w:rsidRPr="00C62A24">
        <w:rPr>
          <w:rFonts w:asciiTheme="majorBidi" w:hAnsiTheme="majorBidi" w:cstheme="majorBidi"/>
          <w:i/>
          <w:color w:val="auto"/>
          <w:sz w:val="22"/>
          <w:szCs w:val="22"/>
        </w:rPr>
        <w:t>search process</w:t>
      </w:r>
      <w:r w:rsidRPr="00C62A24">
        <w:rPr>
          <w:rFonts w:asciiTheme="majorBidi" w:hAnsiTheme="majorBidi" w:cstheme="majorBidi"/>
          <w:color w:val="auto"/>
          <w:sz w:val="22"/>
          <w:szCs w:val="22"/>
        </w:rPr>
        <w:t xml:space="preserve">, dan hasil </w:t>
      </w:r>
      <w:r w:rsidRPr="00C62A24">
        <w:rPr>
          <w:rFonts w:asciiTheme="majorBidi" w:hAnsiTheme="majorBidi" w:cstheme="majorBidi"/>
          <w:i/>
          <w:color w:val="auto"/>
          <w:sz w:val="22"/>
          <w:szCs w:val="22"/>
        </w:rPr>
        <w:t>search process</w:t>
      </w:r>
      <w:r w:rsidRPr="00C62A24">
        <w:rPr>
          <w:rFonts w:asciiTheme="majorBidi" w:hAnsiTheme="majorBidi" w:cstheme="majorBidi"/>
          <w:color w:val="auto"/>
          <w:sz w:val="22"/>
          <w:szCs w:val="22"/>
        </w:rPr>
        <w:t xml:space="preserve"> ditampilkan pada tabel 5 berdasarkan tahun, hal tersebut untuk mempermudah melihat jumlah jurnal yang diperoleh melalui </w:t>
      </w:r>
      <w:r w:rsidRPr="00C62A24">
        <w:rPr>
          <w:rFonts w:asciiTheme="majorBidi" w:hAnsiTheme="majorBidi" w:cstheme="majorBidi"/>
          <w:i/>
          <w:iCs/>
          <w:color w:val="auto"/>
          <w:sz w:val="22"/>
          <w:szCs w:val="22"/>
        </w:rPr>
        <w:t>search process</w:t>
      </w:r>
      <w:r w:rsidRPr="00C62A24">
        <w:rPr>
          <w:rFonts w:asciiTheme="majorBidi" w:hAnsiTheme="majorBidi" w:cstheme="majorBidi"/>
          <w:color w:val="auto"/>
          <w:sz w:val="22"/>
          <w:szCs w:val="22"/>
        </w:rPr>
        <w:t xml:space="preserve"> tersebut.</w:t>
      </w:r>
    </w:p>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jc w:val="center"/>
        <w:rPr>
          <w:rFonts w:asciiTheme="majorBidi" w:hAnsiTheme="majorBidi" w:cstheme="majorBidi"/>
          <w:b/>
          <w:i/>
          <w:sz w:val="22"/>
          <w:szCs w:val="22"/>
        </w:rPr>
      </w:pPr>
      <w:r w:rsidRPr="00C62A24">
        <w:rPr>
          <w:rFonts w:asciiTheme="majorBidi" w:hAnsiTheme="majorBidi" w:cstheme="majorBidi"/>
          <w:b/>
          <w:sz w:val="22"/>
          <w:szCs w:val="22"/>
        </w:rPr>
        <w:t xml:space="preserve">Tabel 4. Hasil </w:t>
      </w:r>
      <w:r w:rsidRPr="00C62A24">
        <w:rPr>
          <w:rFonts w:asciiTheme="majorBidi" w:hAnsiTheme="majorBidi" w:cstheme="majorBidi"/>
          <w:b/>
          <w:i/>
          <w:sz w:val="22"/>
          <w:szCs w:val="22"/>
        </w:rPr>
        <w:t>Search Process</w:t>
      </w:r>
    </w:p>
    <w:tbl>
      <w:tblPr>
        <w:tblStyle w:val="TableGrid"/>
        <w:tblW w:w="7518" w:type="dxa"/>
        <w:tblInd w:w="562" w:type="dxa"/>
        <w:tblLayout w:type="fixed"/>
        <w:tblLook w:val="04A0" w:firstRow="1" w:lastRow="0" w:firstColumn="1" w:lastColumn="0" w:noHBand="0" w:noVBand="1"/>
      </w:tblPr>
      <w:tblGrid>
        <w:gridCol w:w="567"/>
        <w:gridCol w:w="3969"/>
        <w:gridCol w:w="1276"/>
        <w:gridCol w:w="1706"/>
      </w:tblGrid>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No</w:t>
            </w:r>
          </w:p>
        </w:tc>
        <w:tc>
          <w:tcPr>
            <w:tcW w:w="3969" w:type="dxa"/>
          </w:tcPr>
          <w:p w:rsidR="00C62A24" w:rsidRPr="00C62A24" w:rsidRDefault="00C62A24" w:rsidP="00253048">
            <w:pPr>
              <w:pStyle w:val="Ventura-Content"/>
              <w:ind w:firstLine="0"/>
              <w:jc w:val="center"/>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Sumber</w:t>
            </w:r>
          </w:p>
        </w:tc>
        <w:tc>
          <w:tcPr>
            <w:tcW w:w="1276" w:type="dxa"/>
          </w:tcPr>
          <w:p w:rsidR="00C62A24" w:rsidRPr="00C62A24" w:rsidRDefault="00C62A24" w:rsidP="00253048">
            <w:pPr>
              <w:pStyle w:val="Ventura-Content"/>
              <w:ind w:firstLine="0"/>
              <w:jc w:val="center"/>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Tahun</w:t>
            </w:r>
          </w:p>
        </w:tc>
        <w:tc>
          <w:tcPr>
            <w:tcW w:w="1701" w:type="dxa"/>
          </w:tcPr>
          <w:p w:rsidR="00C62A24" w:rsidRPr="00C62A24" w:rsidRDefault="00C62A24" w:rsidP="00253048">
            <w:pPr>
              <w:jc w:val="center"/>
              <w:rPr>
                <w:rFonts w:asciiTheme="majorBidi" w:hAnsiTheme="majorBidi" w:cstheme="majorBidi"/>
                <w:b/>
                <w:sz w:val="22"/>
                <w:szCs w:val="22"/>
              </w:rPr>
            </w:pPr>
            <w:r w:rsidRPr="00C62A24">
              <w:rPr>
                <w:rFonts w:asciiTheme="majorBidi" w:hAnsiTheme="majorBidi" w:cstheme="majorBidi"/>
                <w:b/>
                <w:bCs/>
                <w:sz w:val="22"/>
                <w:szCs w:val="22"/>
              </w:rPr>
              <w:t>Jumlah Artikel</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1</w:t>
            </w:r>
          </w:p>
        </w:tc>
        <w:tc>
          <w:tcPr>
            <w:tcW w:w="3969" w:type="dxa"/>
            <w:vMerge w:val="restart"/>
            <w:vAlign w:val="center"/>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Google Cendekia</w:t>
            </w:r>
          </w:p>
        </w:tc>
        <w:tc>
          <w:tcPr>
            <w:tcW w:w="1276"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2017</w:t>
            </w:r>
          </w:p>
        </w:tc>
        <w:tc>
          <w:tcPr>
            <w:tcW w:w="1701"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2</w:t>
            </w:r>
          </w:p>
        </w:tc>
        <w:tc>
          <w:tcPr>
            <w:tcW w:w="3969" w:type="dxa"/>
            <w:vMerge/>
          </w:tcPr>
          <w:p w:rsidR="00C62A24" w:rsidRPr="00C62A24" w:rsidRDefault="00C62A24" w:rsidP="00253048">
            <w:pPr>
              <w:rPr>
                <w:rFonts w:asciiTheme="majorBidi" w:hAnsiTheme="majorBidi" w:cstheme="majorBidi"/>
                <w:sz w:val="22"/>
                <w:szCs w:val="22"/>
              </w:rPr>
            </w:pPr>
          </w:p>
        </w:tc>
        <w:tc>
          <w:tcPr>
            <w:tcW w:w="1276"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2018</w:t>
            </w:r>
          </w:p>
        </w:tc>
        <w:tc>
          <w:tcPr>
            <w:tcW w:w="1701"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11</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3</w:t>
            </w:r>
          </w:p>
        </w:tc>
        <w:tc>
          <w:tcPr>
            <w:tcW w:w="3969" w:type="dxa"/>
            <w:vMerge/>
          </w:tcPr>
          <w:p w:rsidR="00C62A24" w:rsidRPr="00C62A24" w:rsidRDefault="00C62A24" w:rsidP="00253048">
            <w:pPr>
              <w:rPr>
                <w:rFonts w:asciiTheme="majorBidi" w:hAnsiTheme="majorBidi" w:cstheme="majorBidi"/>
                <w:sz w:val="22"/>
                <w:szCs w:val="22"/>
              </w:rPr>
            </w:pPr>
          </w:p>
        </w:tc>
        <w:tc>
          <w:tcPr>
            <w:tcW w:w="1276"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2019</w:t>
            </w:r>
          </w:p>
        </w:tc>
        <w:tc>
          <w:tcPr>
            <w:tcW w:w="1701"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4</w:t>
            </w:r>
          </w:p>
        </w:tc>
        <w:tc>
          <w:tcPr>
            <w:tcW w:w="3969" w:type="dxa"/>
            <w:vMerge/>
          </w:tcPr>
          <w:p w:rsidR="00C62A24" w:rsidRPr="00C62A24" w:rsidRDefault="00C62A24" w:rsidP="00253048">
            <w:pPr>
              <w:rPr>
                <w:rFonts w:asciiTheme="majorBidi" w:hAnsiTheme="majorBidi" w:cstheme="majorBidi"/>
                <w:sz w:val="22"/>
                <w:szCs w:val="22"/>
              </w:rPr>
            </w:pPr>
          </w:p>
        </w:tc>
        <w:tc>
          <w:tcPr>
            <w:tcW w:w="1276"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2020</w:t>
            </w:r>
          </w:p>
        </w:tc>
        <w:tc>
          <w:tcPr>
            <w:tcW w:w="1701"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5</w:t>
            </w:r>
          </w:p>
        </w:tc>
        <w:tc>
          <w:tcPr>
            <w:tcW w:w="3969" w:type="dxa"/>
            <w:vMerge/>
          </w:tcPr>
          <w:p w:rsidR="00C62A24" w:rsidRPr="00C62A24" w:rsidRDefault="00C62A24" w:rsidP="00253048">
            <w:pPr>
              <w:rPr>
                <w:rFonts w:asciiTheme="majorBidi" w:hAnsiTheme="majorBidi" w:cstheme="majorBidi"/>
                <w:sz w:val="22"/>
                <w:szCs w:val="22"/>
              </w:rPr>
            </w:pPr>
          </w:p>
        </w:tc>
        <w:tc>
          <w:tcPr>
            <w:tcW w:w="1276"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2021</w:t>
            </w:r>
          </w:p>
        </w:tc>
        <w:tc>
          <w:tcPr>
            <w:tcW w:w="1701"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6</w:t>
            </w:r>
          </w:p>
        </w:tc>
      </w:tr>
      <w:tr w:rsidR="00C62A24" w:rsidRPr="00C62A24" w:rsidTr="00253048">
        <w:tc>
          <w:tcPr>
            <w:tcW w:w="4536" w:type="dxa"/>
            <w:gridSpan w:val="2"/>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Total</w:t>
            </w:r>
          </w:p>
        </w:tc>
        <w:tc>
          <w:tcPr>
            <w:tcW w:w="2982" w:type="dxa"/>
            <w:gridSpan w:val="2"/>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50</w:t>
            </w:r>
          </w:p>
        </w:tc>
      </w:tr>
    </w:tbl>
    <w:p w:rsidR="00C62A24" w:rsidRPr="00C62A24" w:rsidRDefault="00C62A24" w:rsidP="00C62A24">
      <w:pPr>
        <w:jc w:val="both"/>
        <w:rPr>
          <w:rFonts w:asciiTheme="majorBidi" w:hAnsiTheme="majorBidi" w:cstheme="majorBidi"/>
          <w:sz w:val="22"/>
          <w:szCs w:val="22"/>
        </w:rPr>
      </w:pPr>
    </w:p>
    <w:p w:rsidR="00C62A24" w:rsidRPr="00C62A24" w:rsidRDefault="00C62A24" w:rsidP="00C62A24">
      <w:pPr>
        <w:rPr>
          <w:rFonts w:asciiTheme="majorBidi" w:hAnsiTheme="majorBidi" w:cstheme="majorBidi"/>
          <w:b/>
          <w:bCs/>
          <w:sz w:val="22"/>
          <w:szCs w:val="22"/>
        </w:rPr>
      </w:pPr>
      <w:r w:rsidRPr="00C62A24">
        <w:rPr>
          <w:rFonts w:asciiTheme="majorBidi" w:hAnsiTheme="majorBidi" w:cstheme="majorBidi"/>
          <w:b/>
          <w:bCs/>
          <w:sz w:val="22"/>
          <w:szCs w:val="22"/>
        </w:rPr>
        <w:lastRenderedPageBreak/>
        <w:t xml:space="preserve">Hasil Seleksi Inklusi dan Eksklusi </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Hasil </w:t>
      </w:r>
      <w:r w:rsidRPr="00C62A24">
        <w:rPr>
          <w:rFonts w:asciiTheme="majorBidi" w:hAnsiTheme="majorBidi" w:cstheme="majorBidi"/>
          <w:i/>
          <w:iCs/>
          <w:color w:val="auto"/>
          <w:sz w:val="22"/>
          <w:szCs w:val="22"/>
        </w:rPr>
        <w:t>search process</w:t>
      </w:r>
      <w:r w:rsidRPr="00C62A24">
        <w:rPr>
          <w:rFonts w:asciiTheme="majorBidi" w:hAnsiTheme="majorBidi" w:cstheme="majorBidi"/>
          <w:color w:val="auto"/>
          <w:sz w:val="22"/>
          <w:szCs w:val="22"/>
        </w:rPr>
        <w:t xml:space="preserve"> selanjutnya dilakukan seleksi berdasarkan kriteria batasan dan pemasukan (inclusion and exclusion criteria), hasil dari proses ini menyisakan 32</w:t>
      </w:r>
      <w:r w:rsidRPr="00C62A24">
        <w:rPr>
          <w:rFonts w:asciiTheme="majorBidi" w:hAnsiTheme="majorBidi" w:cstheme="majorBidi"/>
          <w:color w:val="auto"/>
          <w:sz w:val="22"/>
          <w:szCs w:val="22"/>
          <w:lang w:val="id-ID"/>
        </w:rPr>
        <w:t xml:space="preserve"> </w:t>
      </w:r>
      <w:r w:rsidRPr="00C62A24">
        <w:rPr>
          <w:rFonts w:asciiTheme="majorBidi" w:hAnsiTheme="majorBidi" w:cstheme="majorBidi"/>
          <w:color w:val="auto"/>
          <w:sz w:val="22"/>
          <w:szCs w:val="22"/>
        </w:rPr>
        <w:t>artikel</w:t>
      </w:r>
      <w:r w:rsidRPr="00C62A24">
        <w:rPr>
          <w:rFonts w:asciiTheme="majorBidi" w:hAnsiTheme="majorBidi" w:cstheme="majorBidi"/>
          <w:color w:val="auto"/>
          <w:sz w:val="22"/>
          <w:szCs w:val="22"/>
          <w:lang w:val="id-ID"/>
        </w:rPr>
        <w:t xml:space="preserve"> </w:t>
      </w:r>
      <w:r w:rsidRPr="00C62A24">
        <w:rPr>
          <w:rFonts w:asciiTheme="majorBidi" w:hAnsiTheme="majorBidi" w:cstheme="majorBidi"/>
          <w:color w:val="auto"/>
          <w:sz w:val="22"/>
          <w:szCs w:val="22"/>
        </w:rPr>
        <w:t>sebagaimana dalam tabel 5.</w:t>
      </w:r>
    </w:p>
    <w:p w:rsidR="00C62A24" w:rsidRPr="00C62A24" w:rsidRDefault="00C62A24" w:rsidP="00C62A24">
      <w:pPr>
        <w:pStyle w:val="Ventura-Content"/>
        <w:jc w:val="center"/>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Table 5. Hasil Seleksi Inklusi dan Eksklusi</w:t>
      </w:r>
    </w:p>
    <w:tbl>
      <w:tblPr>
        <w:tblStyle w:val="TableGrid"/>
        <w:tblW w:w="9497" w:type="dxa"/>
        <w:tblInd w:w="-289" w:type="dxa"/>
        <w:tblLayout w:type="fixed"/>
        <w:tblLook w:val="04A0" w:firstRow="1" w:lastRow="0" w:firstColumn="1" w:lastColumn="0" w:noHBand="0" w:noVBand="1"/>
      </w:tblPr>
      <w:tblGrid>
        <w:gridCol w:w="567"/>
        <w:gridCol w:w="5245"/>
        <w:gridCol w:w="2835"/>
        <w:gridCol w:w="850"/>
      </w:tblGrid>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No</w:t>
            </w:r>
          </w:p>
        </w:tc>
        <w:tc>
          <w:tcPr>
            <w:tcW w:w="5245"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Judul</w:t>
            </w:r>
          </w:p>
        </w:tc>
        <w:tc>
          <w:tcPr>
            <w:tcW w:w="2835"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Jurnal</w:t>
            </w:r>
          </w:p>
        </w:tc>
        <w:tc>
          <w:tcPr>
            <w:tcW w:w="850" w:type="dxa"/>
          </w:tcPr>
          <w:p w:rsidR="00C62A24" w:rsidRPr="00C62A24" w:rsidRDefault="00C62A24" w:rsidP="00253048">
            <w:pPr>
              <w:jc w:val="center"/>
              <w:rPr>
                <w:rFonts w:asciiTheme="majorBidi" w:hAnsiTheme="majorBidi" w:cstheme="majorBidi"/>
                <w:b/>
              </w:rPr>
            </w:pPr>
            <w:r w:rsidRPr="00C62A24">
              <w:rPr>
                <w:rFonts w:asciiTheme="majorBidi" w:hAnsiTheme="majorBidi" w:cstheme="majorBidi"/>
                <w:b/>
              </w:rPr>
              <w:t>Tahun</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edaan Kinerja Bank Umum Syariah Dan Bank Umum Konvensional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Forum Manajemen, (15)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engan Bank Konvensional (Studi Kasus Pada Pt. Bank Syariah Mandiri Dengan Pt. Bank Tabungan Negara Tbk)</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i/>
                <w:iCs/>
                <w:color w:val="auto"/>
                <w:shd w:val="clear" w:color="auto" w:fill="FFFFFF"/>
              </w:rPr>
              <w:t>Journal Development</w:t>
            </w:r>
            <w:r w:rsidRPr="00C62A24">
              <w:rPr>
                <w:rFonts w:asciiTheme="majorBidi" w:hAnsiTheme="majorBidi" w:cstheme="majorBidi"/>
                <w:color w:val="auto"/>
                <w:shd w:val="clear" w:color="auto" w:fill="FFFFFF"/>
              </w:rPr>
              <w:t>, (5) 1</w:t>
            </w:r>
          </w:p>
        </w:tc>
        <w:tc>
          <w:tcPr>
            <w:tcW w:w="850" w:type="dxa"/>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2017</w:t>
            </w:r>
          </w:p>
        </w:tc>
      </w:tr>
      <w:tr w:rsidR="00C62A24" w:rsidRPr="00C62A24" w:rsidTr="00253048">
        <w:trPr>
          <w:trHeight w:val="511"/>
        </w:trPr>
        <w:tc>
          <w:tcPr>
            <w:tcW w:w="567" w:type="dxa"/>
          </w:tcPr>
          <w:p w:rsidR="00C62A24" w:rsidRPr="00C62A24" w:rsidRDefault="00C62A24" w:rsidP="00253048">
            <w:pPr>
              <w:pStyle w:val="Heading1"/>
              <w:pBdr>
                <w:bottom w:val="single" w:sz="6" w:space="7" w:color="F8F5F0"/>
              </w:pBdr>
              <w:shd w:val="clear" w:color="auto" w:fill="FFFFFF"/>
              <w:jc w:val="center"/>
              <w:outlineLvl w:val="0"/>
              <w:rPr>
                <w:rFonts w:asciiTheme="majorBidi" w:hAnsiTheme="majorBidi" w:cstheme="majorBidi"/>
                <w:sz w:val="20"/>
              </w:rPr>
            </w:pPr>
            <w:r w:rsidRPr="00C62A24">
              <w:rPr>
                <w:rFonts w:asciiTheme="majorBidi" w:hAnsiTheme="majorBidi" w:cstheme="majorBidi"/>
                <w:sz w:val="20"/>
              </w:rPr>
              <w:t>3</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Umum Syariah Dengan Bank Umum Konvensional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Jurnal Ilmiah Riset Manajemen, (06) 08</w:t>
            </w:r>
          </w:p>
        </w:tc>
        <w:tc>
          <w:tcPr>
            <w:tcW w:w="850" w:type="dxa"/>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4</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an Bank Konvensional</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 xml:space="preserve">Jurnal EMBA, (5) 2 </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5</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Comparative Analysis Of Financial Performance Of Syariah Banking And Conventional Banking</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KURS, (2)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6</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Komparasi Efisiensi Perbankan Syariah Dan Perbankan Konvensional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Riset Akuntansi dan Keuangan Indonesia, (2)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7</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Umum Syariah Dengan Bank Umum Konvensional Di Indonesia (Studi Empiris Pada Perusahaan Perbankan Di Bursa Efek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Warta Ekonomi, (07) 17</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8</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Perbandingan Kinerja Keuangan antara Bank Umum Konvensional dan Bank Umum Syariah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EBBANK, (8)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9</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Umum Konvensional Dan Perbankan Syariah Periode 2011- 2015</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E-Jurnal Akuntansi, (20) 3</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0</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Determinan Kinerja Keuangan Bank Umum Syariah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IKONOMIKA :Journal of Islamic Economics and Business, (2)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engan Bank Konvensional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International Journal of Social Science and Business, (1)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edaan Kinerja Keuangan Bank Umum Syariah Dengan Bank Konvensional Di Indonesia (Sebuah Studi Komparatif</w:t>
            </w:r>
          </w:p>
        </w:tc>
        <w:tc>
          <w:tcPr>
            <w:tcW w:w="283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INA-Rxiv Papers</w:t>
            </w:r>
          </w:p>
          <w:p w:rsidR="00C62A24" w:rsidRPr="00C62A24" w:rsidRDefault="00C62A24" w:rsidP="00253048">
            <w:pPr>
              <w:pStyle w:val="Ventura-Content"/>
              <w:ind w:firstLine="0"/>
              <w:jc w:val="left"/>
              <w:rPr>
                <w:rFonts w:asciiTheme="majorBidi" w:hAnsiTheme="majorBidi" w:cstheme="majorBidi"/>
                <w:color w:val="auto"/>
              </w:rPr>
            </w:pP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3</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Tingkat Stabilitas Keuangan Perbankan Syariah dan Konvensional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Syi’ar Iqtishadi, (2)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4</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ada Bank Syariah dan Bank Konvensional</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Akuntansi &amp; Ekonomi, (3)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5</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Umum Syariah Vs Bank Umum Konvensional Di Indonesia Dengan Menggunakan Rasio Keuangan</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Masharif al-Syariah: Jurnal Ekonomi dan Perbankan Syariah, (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6</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an Bank Konvensional Berdasarkan Model Accrual Basis Dancash Basis</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Kasaba: Journal Of Islamic Economy, (11)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7</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Syariah Dengan Perbankan Konvensional Di Bursa Efek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Maqdis : Jurnal Kajian Ekonomi Islam, (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8</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Kinerja Keuangan Bank Mandiri Konvensional Dan Bank Mandiri Syariah Cabang Sangatt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Ekonomia , (7) 0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9</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edaan Kinerja Keuangan Bank Syariah Dan Bank Konvensional Menggunakan Rasio Camel</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Fairness , (9)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engan Bank Konvensional</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Akuntansi, (8)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Perbandingan Kinerja Perbankan Indonesia Studi Pada Bank </w:t>
            </w:r>
            <w:r w:rsidRPr="00C62A24">
              <w:rPr>
                <w:rFonts w:asciiTheme="majorBidi" w:hAnsiTheme="majorBidi" w:cstheme="majorBidi"/>
                <w:color w:val="auto"/>
              </w:rPr>
              <w:lastRenderedPageBreak/>
              <w:t>Umum Konvensional Dan Bank Umum Syariah Yang Terdaftar Di Bursa Efek Indonesia Periode 2008-2017</w:t>
            </w:r>
          </w:p>
        </w:tc>
        <w:tc>
          <w:tcPr>
            <w:tcW w:w="283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lastRenderedPageBreak/>
              <w:t xml:space="preserve">Jurnal Akuntansi Bisnis &amp; </w:t>
            </w:r>
            <w:r w:rsidRPr="00C62A24">
              <w:rPr>
                <w:rFonts w:asciiTheme="majorBidi" w:hAnsiTheme="majorBidi" w:cstheme="majorBidi"/>
                <w:color w:val="auto"/>
              </w:rPr>
              <w:lastRenderedPageBreak/>
              <w:t>Publik, (10)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lastRenderedPageBreak/>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lastRenderedPageBreak/>
              <w:t>2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ada Bank Konvensional Dan Bank Syariah Di Bei</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Ilmu dan Riset Manajemen, (8) 3</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3</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Konvensional Dan Bank Syariah Di Indonesia</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PAY Jurnal Keuangan dan Perbankan, (1)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4</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Mandiri Dengan Bank Mandiri Konvensional</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MBIA, (18) 3</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5</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Antara Perbankan Konvensional Dan Perbankan Syariah Yang Listed Di Bursa Efek Indonesia (Studi Kasus Bank Bri Dan Bank Panin Syariah)</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ournal of Economic and Management Scienties, (1)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6</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Syariah Dengan Perbankan Konvensional 2015-2019</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 xml:space="preserve">JMM Online (4) 8 </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7</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Car, Roa, Nim, Bopo Dan Ldr Perbankan Syariah Dengan Perbankan Konvensional</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Balance Vocation Accounting Journal, (4)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8</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BNI Syariah Dan Bank Syariah Mandiri Di Masa Pandemi Covid-19</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Iqtishadia: Jurnal Ekonomi dan Perbankan Syariah, (7)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9</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Konvensional Dan Perbankan Syariah</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ournal Of Management (SME’s) (11)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0</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Konvensional Dan Bank Syari’ah Di Indonesia Tahun 2016-2019</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AFA, (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Konvensional Dengan Bank Syariah Periode 2015-2019</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 xml:space="preserve">Jurnal Akuntansi Bisnis, (14) 2 </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1</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a Perbandingan Kinerja Perbankan Syariah Dan Konvensional Pra Dan Pasca Covid-19</w:t>
            </w:r>
          </w:p>
        </w:tc>
        <w:tc>
          <w:tcPr>
            <w:tcW w:w="2835"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AT-TASYRI’ Jurnal Ilmiah Prodi Muamalah, (1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1</w:t>
            </w:r>
          </w:p>
        </w:tc>
      </w:tr>
    </w:tbl>
    <w:p w:rsidR="00C62A24" w:rsidRPr="00C62A24" w:rsidRDefault="00C62A24" w:rsidP="00C62A24">
      <w:pPr>
        <w:pStyle w:val="Ventura-Content"/>
        <w:rPr>
          <w:rFonts w:asciiTheme="majorBidi" w:hAnsiTheme="majorBidi" w:cstheme="majorBidi"/>
          <w:color w:val="auto"/>
          <w:sz w:val="22"/>
          <w:szCs w:val="22"/>
          <w:lang w:val="id-ID"/>
        </w:rPr>
      </w:pPr>
    </w:p>
    <w:p w:rsidR="00C62A24" w:rsidRPr="00C62A24" w:rsidRDefault="00C62A24" w:rsidP="00C62A24">
      <w:pPr>
        <w:rPr>
          <w:rFonts w:asciiTheme="majorBidi" w:hAnsiTheme="majorBidi" w:cstheme="majorBidi"/>
          <w:b/>
          <w:bCs/>
          <w:sz w:val="22"/>
          <w:szCs w:val="22"/>
        </w:rPr>
      </w:pPr>
      <w:r w:rsidRPr="00C62A24">
        <w:rPr>
          <w:rFonts w:asciiTheme="majorBidi" w:hAnsiTheme="majorBidi" w:cstheme="majorBidi"/>
          <w:b/>
          <w:bCs/>
          <w:sz w:val="22"/>
          <w:szCs w:val="22"/>
        </w:rPr>
        <w:t>Hasil Kualitas Penilaian (Quality Assesment)</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Hasil seleksi berdasarkan kriteria </w:t>
      </w:r>
      <w:r w:rsidRPr="00C62A24">
        <w:rPr>
          <w:rFonts w:asciiTheme="majorBidi" w:hAnsiTheme="majorBidi" w:cstheme="majorBidi"/>
          <w:i/>
          <w:iCs/>
          <w:color w:val="auto"/>
          <w:sz w:val="22"/>
          <w:szCs w:val="22"/>
        </w:rPr>
        <w:t>inclusion and exclusion criteria</w:t>
      </w:r>
      <w:r w:rsidRPr="00C62A24">
        <w:rPr>
          <w:rFonts w:asciiTheme="majorBidi" w:hAnsiTheme="majorBidi" w:cstheme="majorBidi"/>
          <w:color w:val="auto"/>
          <w:sz w:val="22"/>
          <w:szCs w:val="22"/>
        </w:rPr>
        <w:t xml:space="preserve"> diatas selanjutnya dilakukan </w:t>
      </w:r>
      <w:r w:rsidRPr="00C62A24">
        <w:rPr>
          <w:rFonts w:asciiTheme="majorBidi" w:hAnsiTheme="majorBidi" w:cstheme="majorBidi"/>
          <w:i/>
          <w:iCs/>
          <w:color w:val="auto"/>
          <w:sz w:val="22"/>
          <w:szCs w:val="22"/>
        </w:rPr>
        <w:t>scanning</w:t>
      </w:r>
      <w:r w:rsidRPr="00C62A24">
        <w:rPr>
          <w:rFonts w:asciiTheme="majorBidi" w:hAnsiTheme="majorBidi" w:cstheme="majorBidi"/>
          <w:color w:val="auto"/>
          <w:sz w:val="22"/>
          <w:szCs w:val="22"/>
        </w:rPr>
        <w:t>/</w:t>
      </w:r>
      <w:r w:rsidRPr="00C62A24">
        <w:rPr>
          <w:rFonts w:asciiTheme="majorBidi" w:hAnsiTheme="majorBidi" w:cstheme="majorBidi"/>
          <w:i/>
          <w:iCs/>
          <w:color w:val="auto"/>
          <w:sz w:val="22"/>
          <w:szCs w:val="22"/>
        </w:rPr>
        <w:t>quality assesment</w:t>
      </w:r>
      <w:r w:rsidRPr="00C62A24">
        <w:rPr>
          <w:rFonts w:asciiTheme="majorBidi" w:hAnsiTheme="majorBidi" w:cstheme="majorBidi"/>
          <w:color w:val="auto"/>
          <w:sz w:val="22"/>
          <w:szCs w:val="22"/>
        </w:rPr>
        <w:t xml:space="preserve"> data sebagaimana tampak pada tabel 6.</w:t>
      </w:r>
    </w:p>
    <w:p w:rsidR="00C62A24" w:rsidRPr="00C62A24" w:rsidRDefault="00C62A24" w:rsidP="00C62A24">
      <w:pPr>
        <w:pStyle w:val="Ventura-Content"/>
        <w:jc w:val="center"/>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 xml:space="preserve">Tabel 6. Hasil </w:t>
      </w:r>
      <w:r w:rsidRPr="00C62A24">
        <w:rPr>
          <w:rFonts w:asciiTheme="majorBidi" w:hAnsiTheme="majorBidi" w:cstheme="majorBidi"/>
          <w:b/>
          <w:bCs/>
          <w:i/>
          <w:iCs/>
          <w:color w:val="auto"/>
          <w:sz w:val="22"/>
          <w:szCs w:val="22"/>
        </w:rPr>
        <w:t>Quality Assesment</w:t>
      </w:r>
    </w:p>
    <w:tbl>
      <w:tblPr>
        <w:tblStyle w:val="TableGrid"/>
        <w:tblW w:w="10064" w:type="dxa"/>
        <w:tblInd w:w="-572" w:type="dxa"/>
        <w:tblLayout w:type="fixed"/>
        <w:tblLook w:val="04A0" w:firstRow="1" w:lastRow="0" w:firstColumn="1" w:lastColumn="0" w:noHBand="0" w:noVBand="1"/>
      </w:tblPr>
      <w:tblGrid>
        <w:gridCol w:w="567"/>
        <w:gridCol w:w="5245"/>
        <w:gridCol w:w="2552"/>
        <w:gridCol w:w="850"/>
        <w:gridCol w:w="850"/>
      </w:tblGrid>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No</w:t>
            </w:r>
          </w:p>
        </w:tc>
        <w:tc>
          <w:tcPr>
            <w:tcW w:w="5245"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Judul</w:t>
            </w:r>
          </w:p>
        </w:tc>
        <w:tc>
          <w:tcPr>
            <w:tcW w:w="2552"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Penulis/Jurnal</w:t>
            </w:r>
          </w:p>
        </w:tc>
        <w:tc>
          <w:tcPr>
            <w:tcW w:w="850" w:type="dxa"/>
          </w:tcPr>
          <w:p w:rsidR="00C62A24" w:rsidRPr="00C62A24" w:rsidRDefault="00C62A24" w:rsidP="00253048">
            <w:pPr>
              <w:jc w:val="center"/>
              <w:rPr>
                <w:rFonts w:asciiTheme="majorBidi" w:hAnsiTheme="majorBidi" w:cstheme="majorBidi"/>
                <w:b/>
              </w:rPr>
            </w:pPr>
            <w:r w:rsidRPr="00C62A24">
              <w:rPr>
                <w:rFonts w:asciiTheme="majorBidi" w:hAnsiTheme="majorBidi" w:cstheme="majorBidi"/>
                <w:b/>
              </w:rPr>
              <w:t>Tahun</w:t>
            </w:r>
          </w:p>
        </w:tc>
        <w:tc>
          <w:tcPr>
            <w:tcW w:w="850" w:type="dxa"/>
          </w:tcPr>
          <w:p w:rsidR="00C62A24" w:rsidRPr="00C62A24" w:rsidRDefault="00C62A24" w:rsidP="00253048">
            <w:pPr>
              <w:jc w:val="center"/>
              <w:rPr>
                <w:rFonts w:asciiTheme="majorBidi" w:hAnsiTheme="majorBidi" w:cstheme="majorBidi"/>
                <w:b/>
                <w:sz w:val="22"/>
                <w:szCs w:val="22"/>
              </w:rPr>
            </w:pPr>
            <w:r w:rsidRPr="00C62A24">
              <w:rPr>
                <w:rFonts w:asciiTheme="majorBidi" w:hAnsiTheme="majorBidi" w:cstheme="majorBidi"/>
                <w:b/>
                <w:sz w:val="22"/>
                <w:szCs w:val="22"/>
              </w:rPr>
              <w:t>Hasil</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edaan Kinerja Bank Umum Syariah Dan Bank Umum Konvensional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Forum Manajemen, (15)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engan Bank Konvensional (Studi Kasus Pada Pt. Bank Syariah Mandiri Dengan Pt. Bank Tabungan Negara Tbk)</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i/>
                <w:iCs/>
                <w:color w:val="auto"/>
                <w:shd w:val="clear" w:color="auto" w:fill="FFFFFF"/>
              </w:rPr>
              <w:t>Journal Development</w:t>
            </w:r>
            <w:r w:rsidRPr="00C62A24">
              <w:rPr>
                <w:rFonts w:asciiTheme="majorBidi" w:hAnsiTheme="majorBidi" w:cstheme="majorBidi"/>
                <w:color w:val="auto"/>
                <w:shd w:val="clear" w:color="auto" w:fill="FFFFFF"/>
              </w:rPr>
              <w:t>, (5) 1</w:t>
            </w:r>
          </w:p>
        </w:tc>
        <w:tc>
          <w:tcPr>
            <w:tcW w:w="850" w:type="dxa"/>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rPr>
          <w:trHeight w:val="511"/>
        </w:trPr>
        <w:tc>
          <w:tcPr>
            <w:tcW w:w="567" w:type="dxa"/>
          </w:tcPr>
          <w:p w:rsidR="00C62A24" w:rsidRPr="00C62A24" w:rsidRDefault="00C62A24" w:rsidP="00253048">
            <w:pPr>
              <w:pStyle w:val="Heading1"/>
              <w:pBdr>
                <w:bottom w:val="single" w:sz="6" w:space="7" w:color="F8F5F0"/>
              </w:pBdr>
              <w:shd w:val="clear" w:color="auto" w:fill="FFFFFF"/>
              <w:jc w:val="center"/>
              <w:outlineLvl w:val="0"/>
              <w:rPr>
                <w:rFonts w:asciiTheme="majorBidi" w:hAnsiTheme="majorBidi" w:cstheme="majorBidi"/>
                <w:sz w:val="20"/>
              </w:rPr>
            </w:pPr>
            <w:r w:rsidRPr="00C62A24">
              <w:rPr>
                <w:rFonts w:asciiTheme="majorBidi" w:hAnsiTheme="majorBidi" w:cstheme="majorBidi"/>
                <w:sz w:val="20"/>
              </w:rPr>
              <w:t>3</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Umum Syariah Dengan Bank Umum Konvensional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Jurnal Ilmiah Riset Manajemen, (06) 08</w:t>
            </w:r>
          </w:p>
        </w:tc>
        <w:tc>
          <w:tcPr>
            <w:tcW w:w="850" w:type="dxa"/>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4</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an Bank Konvensional</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 xml:space="preserve">Jurnal EMBA, (5) 2 </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5</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Comparative Analysis Of Financial Performance Of Syariah Banking And Conventional Banking</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KURS, (2)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6</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Komparasi Efisiensi Perbankan Syariah Dan Perbankan Konvensional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Riset Akuntansi dan Keuangan Indonesia, (2)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7</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Umum Syariah Dengan Bank Umum Konvensional Di Indonesia (Studi Empiris Pada Perusahaan Perbankan Di Bursa Efek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Warta Ekonomi, (07) 17</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8</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Perbandingan Kinerja Keuangan antara Bank Umum Konvensional dan Bank Umum Syariah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EBBANK, (8)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9</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Umum Konvensional Dan Perbankan Syariah Periode 2011- 2015</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E-Jurnal Akuntansi, (20) 3</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lastRenderedPageBreak/>
              <w:t>10</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Determinan Kinerja Keuangan Bank Umum Syariah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IKONOMIKA :Journal of Islamic Economics and Business, (2)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engan Bank Konvensional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International Journal of Social Science and Business, (1)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edaan Kinerja Keuangan Bank Umum Syariah Dengan Bank Konvensional Di Indonesia (Sebuah Studi Komparatif</w:t>
            </w:r>
          </w:p>
        </w:tc>
        <w:tc>
          <w:tcPr>
            <w:tcW w:w="2552"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INA-Rxiv Papers</w:t>
            </w:r>
          </w:p>
          <w:p w:rsidR="00C62A24" w:rsidRPr="00C62A24" w:rsidRDefault="00C62A24" w:rsidP="00253048">
            <w:pPr>
              <w:pStyle w:val="Ventura-Content"/>
              <w:ind w:firstLine="0"/>
              <w:jc w:val="left"/>
              <w:rPr>
                <w:rFonts w:asciiTheme="majorBidi" w:hAnsiTheme="majorBidi" w:cstheme="majorBidi"/>
                <w:color w:val="auto"/>
              </w:rPr>
            </w:pP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850" w:type="dxa"/>
          </w:tcPr>
          <w:p w:rsidR="00C62A24" w:rsidRPr="00C62A24" w:rsidRDefault="00C62A24" w:rsidP="00253048">
            <w:pPr>
              <w:pStyle w:val="Ventura-Content"/>
              <w:ind w:firstLine="0"/>
              <w:jc w:val="center"/>
              <w:rPr>
                <w:rFonts w:asciiTheme="majorBidi" w:hAnsiTheme="majorBidi" w:cstheme="majorBidi"/>
                <w:color w:val="auto"/>
                <w:sz w:val="22"/>
                <w:szCs w:val="22"/>
              </w:rPr>
            </w:pPr>
            <w:r w:rsidRPr="00C62A24">
              <w:rPr>
                <w:rFonts w:asciiTheme="majorBidi" w:hAnsiTheme="majorBidi" w:cstheme="majorBidi"/>
                <w:color w:val="auto"/>
                <w:sz w:val="22"/>
                <w:szCs w:val="22"/>
              </w:rPr>
              <w:t>X</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3</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Tingkat Stabilitas Keuangan Perbankan Syariah dan Konvensional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Syi’ar Iqtishadi, (2)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4</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ada Bank Syariah dan Bank Konvensional</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Akuntansi &amp; Ekonomi, (3)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5</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Umum Syariah Vs Bank Umum Konvensional Di Indonesia Dengan Menggunakan Rasio Keuangan</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Masharif al-Syariah: Jurnal Ekonomi dan Perbankan Syariah, (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6</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an Bank Konvensional Berdasarkan Model Accrual Basis Dancash Basis</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Kasaba: Journal Of Islamic Economy, (11)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7</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Syariah Dengan Perbankan Konvensional Di Bursa Efek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Maqdis : Jurnal Kajian Ekonomi Islam, (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8</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Kinerja Keuangan Bank Mandiri Konvensional Dan Bank Mandiri Syariah Cabang Sangatt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Ekonomia , (7) 0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9</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edaan Kinerja Keuangan Bank Syariah Dan Bank Konvensional Menggunakan Rasio Camel</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Fairness , (9)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Dengan Bank Konvensional</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Akuntansi, (8)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Perbandingan Kinerja Perbankan Indonesia Studi Pada Bank Umum Konvensional Dan Bank Umum Syariah Yang Terdaftar Di Bursa Efek Indonesia Periode 2008-2017</w:t>
            </w:r>
          </w:p>
        </w:tc>
        <w:tc>
          <w:tcPr>
            <w:tcW w:w="2552"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Jurnal Akuntansi Bisnis &amp; Publik, (10)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ada Bank Konvensional Dan Bank Syariah Di Bei</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urnal Ilmu dan Riset Manajemen, (8) 3</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3</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Konvensional Dan Bank Syariah Di Indonesia</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PAY Jurnal Keuangan dan Perbankan, (1)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4</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Syariah Mandiri Dengan Bank Mandiri Konvensional</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MBIA, (18) 3</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5</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Antara Perbankan Konvensional Dan Perbankan Syariah Yang Listed Di Bursa Efek Indonesia (Studi Kasus Bank Bri Dan Bank Panin Syariah)</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ournal of Economic and Manageent Scienties, (1)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6</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Syariah Dengan Perbankan Konvensional 2015-2019</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 xml:space="preserve">JMM Online (4) 8 </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7</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Car, Roa, Nim, Bopo Dan Ldr Perbankan Syariah Dengan Perbankan Konvensional</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Balance Vocation Accounting Journal, (4)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8</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BNI Syariah Dan Bank Syariah Mandiri Di Masa Pandemi Covid-19</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Iqtishadia: Jurnal Ekonomi dan Perbankan Syariah, (7) 2</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9</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Perbankan Konvensional Dan Perbankan Syariah</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ournal Of Management (SME’s) (11)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0</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Konvensional Dan Bank Syari’ah Di Indonesia Tahun 2016-2019</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JAFA, (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1</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is Perbandingan Kinerja Keuangan Bank Konvensional Dengan Bank Syariah Periode 2015-2019</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 xml:space="preserve">Jurnal Akuntansi Bisnis, (14) 2 </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1</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r w:rsidR="00C62A24" w:rsidRPr="00C62A24" w:rsidTr="00253048">
        <w:tc>
          <w:tcPr>
            <w:tcW w:w="567"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2</w:t>
            </w:r>
          </w:p>
        </w:tc>
        <w:tc>
          <w:tcPr>
            <w:tcW w:w="5245"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Analisa Perbandingan Kinerja Perbankan Syariah Dan Konvensional Pra Dan Pasca Covid-19</w:t>
            </w:r>
          </w:p>
        </w:tc>
        <w:tc>
          <w:tcPr>
            <w:tcW w:w="2552" w:type="dxa"/>
          </w:tcPr>
          <w:p w:rsidR="00C62A24" w:rsidRPr="00C62A24" w:rsidRDefault="00C62A24" w:rsidP="00253048">
            <w:pPr>
              <w:pStyle w:val="Ventura-Content"/>
              <w:ind w:firstLine="0"/>
              <w:jc w:val="left"/>
              <w:rPr>
                <w:rFonts w:asciiTheme="majorBidi" w:hAnsiTheme="majorBidi" w:cstheme="majorBidi"/>
                <w:color w:val="auto"/>
              </w:rPr>
            </w:pPr>
            <w:r w:rsidRPr="00C62A24">
              <w:rPr>
                <w:rFonts w:asciiTheme="majorBidi" w:hAnsiTheme="majorBidi" w:cstheme="majorBidi"/>
                <w:color w:val="auto"/>
              </w:rPr>
              <w:t>AT-TASYRI’ Jurnal Ilmiah Prodi Muamalah, (13) 1</w:t>
            </w:r>
          </w:p>
        </w:tc>
        <w:tc>
          <w:tcPr>
            <w:tcW w:w="850"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1</w:t>
            </w:r>
          </w:p>
        </w:tc>
        <w:tc>
          <w:tcPr>
            <w:tcW w:w="850" w:type="dxa"/>
          </w:tcPr>
          <w:p w:rsidR="00C62A24" w:rsidRPr="00C62A24" w:rsidRDefault="00C62A24" w:rsidP="00253048">
            <w:pPr>
              <w:jc w:val="center"/>
              <w:rPr>
                <w:rFonts w:asciiTheme="majorBidi" w:hAnsiTheme="majorBidi" w:cstheme="majorBidi"/>
                <w:sz w:val="22"/>
                <w:szCs w:val="22"/>
              </w:rPr>
            </w:pPr>
            <w:r w:rsidRPr="00C62A24">
              <w:rPr>
                <w:rFonts w:asciiTheme="majorBidi" w:hAnsiTheme="majorBidi" w:cstheme="majorBidi"/>
                <w:sz w:val="22"/>
                <w:szCs w:val="22"/>
              </w:rPr>
              <w:t>√</w:t>
            </w:r>
          </w:p>
        </w:tc>
      </w:tr>
    </w:tbl>
    <w:p w:rsidR="00C62A24" w:rsidRPr="00C62A24" w:rsidRDefault="00C62A24" w:rsidP="00C62A24">
      <w:pPr>
        <w:pStyle w:val="Ventura-Content"/>
        <w:rPr>
          <w:rFonts w:asciiTheme="majorBidi" w:hAnsiTheme="majorBidi" w:cstheme="majorBidi"/>
          <w:color w:val="auto"/>
          <w:sz w:val="22"/>
          <w:szCs w:val="22"/>
        </w:rPr>
      </w:pPr>
    </w:p>
    <w:p w:rsid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Hasil dari </w:t>
      </w:r>
      <w:r w:rsidRPr="00C62A24">
        <w:rPr>
          <w:rFonts w:asciiTheme="majorBidi" w:hAnsiTheme="majorBidi" w:cstheme="majorBidi"/>
          <w:i/>
          <w:iCs/>
          <w:color w:val="auto"/>
          <w:sz w:val="22"/>
          <w:szCs w:val="22"/>
        </w:rPr>
        <w:t>scanning</w:t>
      </w:r>
      <w:r w:rsidRPr="00C62A24">
        <w:rPr>
          <w:rFonts w:asciiTheme="majorBidi" w:hAnsiTheme="majorBidi" w:cstheme="majorBidi"/>
          <w:color w:val="auto"/>
          <w:sz w:val="22"/>
          <w:szCs w:val="22"/>
        </w:rPr>
        <w:t xml:space="preserve"> data ini menunjukkan hasil kualitas penilaian untuk memperlihatkan apakah data tersebut digunakan dalam penelitian ini. Hasil </w:t>
      </w:r>
      <w:r w:rsidRPr="00C62A24">
        <w:rPr>
          <w:rFonts w:asciiTheme="majorBidi" w:hAnsiTheme="majorBidi" w:cstheme="majorBidi"/>
          <w:i/>
          <w:iCs/>
          <w:color w:val="auto"/>
          <w:sz w:val="22"/>
          <w:szCs w:val="22"/>
        </w:rPr>
        <w:t>scanning</w:t>
      </w:r>
      <w:r w:rsidRPr="00C62A24">
        <w:rPr>
          <w:rFonts w:asciiTheme="majorBidi" w:hAnsiTheme="majorBidi" w:cstheme="majorBidi"/>
          <w:color w:val="auto"/>
          <w:sz w:val="22"/>
          <w:szCs w:val="22"/>
        </w:rPr>
        <w:t xml:space="preserve"> menemukan 31 jurnal/artikel yang layak untuk digunakan dan cocok untuk menjawab RQ dalam penelitian ini sebagaimana ditunjukkan dengan simbol √ : adalah jurnal atau data yang digunakan dalam penelitian, karena data tersebut memiliki informasi yang cukup untuk penelitian dan ber-ISSN dan/atau E-ISSN, serta simbol x : adalah jurnal atau data yang tidak digunakan dalam penelitian karena data tersebut merupakan artikel yang tidak memiliki ISSN dan/atau E-ISSN.</w:t>
      </w:r>
    </w:p>
    <w:p w:rsidR="00C62A24" w:rsidRPr="00C62A24" w:rsidRDefault="00C62A24" w:rsidP="00C62A24">
      <w:pPr>
        <w:pStyle w:val="Ventura-Content"/>
        <w:rPr>
          <w:rFonts w:asciiTheme="majorBidi" w:hAnsiTheme="majorBidi" w:cstheme="majorBidi"/>
          <w:color w:val="auto"/>
          <w:sz w:val="22"/>
          <w:szCs w:val="22"/>
        </w:rPr>
      </w:pPr>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C62A24" w:rsidRPr="00C62A24" w:rsidRDefault="00C62A24" w:rsidP="00C62A24">
      <w:pPr>
        <w:pStyle w:val="Ventura-Content"/>
        <w:ind w:left="709" w:hanging="709"/>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RQ1. Jumlah dan sebaran jurnal yang membahas kinerja keuangan perbankan syariah Indonesia</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Mendasarkan pada hasil analisis ditemukan bahwa jumlah jurnal ber-ISSN dan/atau E-ISSN yang membahas tentang kinerja keuangan perbankan syariah dalam kurun waktu tahun 2017-2021 sebanyak 31 jurnal, sedangkan dari sisi sebaran jurnal yang mem-</w:t>
      </w:r>
      <w:r w:rsidRPr="00C62A24">
        <w:rPr>
          <w:rFonts w:asciiTheme="majorBidi" w:hAnsiTheme="majorBidi" w:cstheme="majorBidi"/>
          <w:i/>
          <w:iCs/>
          <w:color w:val="auto"/>
          <w:sz w:val="22"/>
          <w:szCs w:val="22"/>
        </w:rPr>
        <w:t>publish</w:t>
      </w:r>
      <w:r w:rsidRPr="00C62A24">
        <w:rPr>
          <w:rFonts w:asciiTheme="majorBidi" w:hAnsiTheme="majorBidi" w:cstheme="majorBidi"/>
          <w:color w:val="auto"/>
          <w:sz w:val="22"/>
          <w:szCs w:val="22"/>
        </w:rPr>
        <w:t xml:space="preserve"> yaitu 31 jurnal, sedangkan dari sisi tahun tampak bahwa artikel yang telah publish pada jurnal tersebar pada tahun 2017 sebanyak 11, tahun 2018 sebanyak 6, tahun 2019 sejumlah 7, tahun 2020 sebanyak 5 dan tahun 2021 sejumlah 2 artikel. Hal tersebut menunjukkan bahwa kajian terhadap kinerja keuangan perbankan syariah berfluktuatif dan bahkan turun drastis pada tahun 2021 yang hanya terdapat 2 artikel.  Hal ini menunjukkan bahwa tingkat keterlibatan para peneliti dalam berkontribusi terhadap peningkatan kinerja perbankan syariah semakin kecil, padahal seyogyanya hasil kajian dari para peneliti sangat dibutuhkan sebagai referensi bagi para manajer dalam membuat suatu keputusan bisnis strategik.</w:t>
      </w:r>
    </w:p>
    <w:p w:rsidR="00C62A24" w:rsidRPr="00C62A24" w:rsidRDefault="00C62A24" w:rsidP="00C62A24">
      <w:pPr>
        <w:pStyle w:val="Ventura-Content"/>
        <w:ind w:firstLine="0"/>
        <w:rPr>
          <w:rFonts w:asciiTheme="majorBidi" w:hAnsiTheme="majorBidi" w:cstheme="majorBidi"/>
          <w:color w:val="auto"/>
          <w:sz w:val="22"/>
          <w:szCs w:val="22"/>
        </w:rPr>
      </w:pPr>
    </w:p>
    <w:p w:rsidR="00C62A24" w:rsidRPr="00C62A24" w:rsidRDefault="00C62A24" w:rsidP="00C62A24">
      <w:pPr>
        <w:pStyle w:val="Ventura-Content"/>
        <w:ind w:firstLine="0"/>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RQ2. Metode dan teknik analisis yang digunakan</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Berdasarkan hasil studi </w:t>
      </w:r>
      <w:r w:rsidRPr="00C62A24">
        <w:rPr>
          <w:rFonts w:asciiTheme="majorBidi" w:hAnsiTheme="majorBidi" w:cstheme="majorBidi"/>
          <w:i/>
          <w:color w:val="auto"/>
          <w:sz w:val="22"/>
          <w:szCs w:val="22"/>
        </w:rPr>
        <w:t>systematic literature review</w:t>
      </w:r>
      <w:r w:rsidRPr="00C62A24">
        <w:rPr>
          <w:rFonts w:asciiTheme="majorBidi" w:hAnsiTheme="majorBidi" w:cstheme="majorBidi"/>
          <w:color w:val="auto"/>
          <w:sz w:val="22"/>
          <w:szCs w:val="22"/>
        </w:rPr>
        <w:t>, menunjukkan bahwa secara keseluruhan metode penelitian yang digunakan oleh para peneliti adalah pendekatan kuantitatif deskriptif dengan pendekatan alat statistic deskriptif yang berbeda-beda.</w:t>
      </w:r>
    </w:p>
    <w:p w:rsidR="00C62A24" w:rsidRPr="00C62A24" w:rsidRDefault="00C62A24" w:rsidP="00C62A24">
      <w:pPr>
        <w:jc w:val="center"/>
        <w:rPr>
          <w:rFonts w:asciiTheme="majorBidi" w:hAnsiTheme="majorBidi" w:cstheme="majorBidi"/>
          <w:b/>
          <w:bCs/>
          <w:sz w:val="22"/>
          <w:szCs w:val="22"/>
        </w:rPr>
      </w:pPr>
      <w:r w:rsidRPr="00C62A24">
        <w:rPr>
          <w:rFonts w:asciiTheme="majorBidi" w:hAnsiTheme="majorBidi" w:cstheme="majorBidi"/>
          <w:b/>
          <w:bCs/>
          <w:sz w:val="22"/>
          <w:szCs w:val="22"/>
        </w:rPr>
        <w:t>Tabel 7. Metode dan Teknik Analisis</w:t>
      </w:r>
    </w:p>
    <w:tbl>
      <w:tblPr>
        <w:tblStyle w:val="TableGrid"/>
        <w:tblW w:w="8789" w:type="dxa"/>
        <w:tblInd w:w="-5" w:type="dxa"/>
        <w:tblLayout w:type="fixed"/>
        <w:tblLook w:val="04A0" w:firstRow="1" w:lastRow="0" w:firstColumn="1" w:lastColumn="0" w:noHBand="0" w:noVBand="1"/>
      </w:tblPr>
      <w:tblGrid>
        <w:gridCol w:w="1276"/>
        <w:gridCol w:w="1843"/>
        <w:gridCol w:w="851"/>
        <w:gridCol w:w="992"/>
        <w:gridCol w:w="8"/>
        <w:gridCol w:w="984"/>
        <w:gridCol w:w="2835"/>
      </w:tblGrid>
      <w:tr w:rsidR="00C62A24" w:rsidRPr="00C62A24" w:rsidTr="00253048">
        <w:tc>
          <w:tcPr>
            <w:tcW w:w="1276"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Metode</w:t>
            </w:r>
          </w:p>
        </w:tc>
        <w:tc>
          <w:tcPr>
            <w:tcW w:w="1843"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Teknik Analisis</w:t>
            </w:r>
          </w:p>
        </w:tc>
        <w:tc>
          <w:tcPr>
            <w:tcW w:w="851"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Tahun</w:t>
            </w:r>
          </w:p>
        </w:tc>
        <w:tc>
          <w:tcPr>
            <w:tcW w:w="992"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Satuan</w:t>
            </w:r>
          </w:p>
        </w:tc>
        <w:tc>
          <w:tcPr>
            <w:tcW w:w="992" w:type="dxa"/>
            <w:gridSpan w:val="2"/>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Jumlah</w:t>
            </w:r>
          </w:p>
        </w:tc>
        <w:tc>
          <w:tcPr>
            <w:tcW w:w="2835"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Sumber</w:t>
            </w:r>
          </w:p>
        </w:tc>
      </w:tr>
      <w:tr w:rsidR="00C62A24" w:rsidRPr="00C62A24" w:rsidTr="00253048">
        <w:trPr>
          <w:trHeight w:val="1046"/>
        </w:trPr>
        <w:tc>
          <w:tcPr>
            <w:tcW w:w="1276" w:type="dxa"/>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Kuantitatif</w:t>
            </w:r>
          </w:p>
        </w:tc>
        <w:tc>
          <w:tcPr>
            <w:tcW w:w="1843" w:type="dxa"/>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Independent sample t-test</w:t>
            </w: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9</w:t>
            </w:r>
          </w:p>
        </w:tc>
        <w:tc>
          <w:tcPr>
            <w:tcW w:w="992" w:type="dxa"/>
            <w:gridSpan w:val="2"/>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w:t>
            </w:r>
          </w:p>
        </w:tc>
        <w:tc>
          <w:tcPr>
            <w:tcW w:w="2835" w:type="dxa"/>
            <w:vMerge w:val="restart"/>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Budiartini","given":"Ni Kadek Sri","non-dropping-particle":"","parse-names":false,"suffix":""},{"dropping-particle":"","family":"Agung","given":"Anak Agung Putu","non-dropping-particle":"","parse-names":false,"suffix":""},{"dropping-particle":"","family":"Gama","given":"Agus Wahyudi Salasa","non-dropping-particle":"","parse-names":false,"suffix":""}],"container-title":"FORUM MANAJEMEN","id":"ITEM-1","issue":"2","issued":{"date-parts":[["2017"]]},"page":"43-55","title":"ANALISIS PERBEDAAN KINERJA BANK UMUM SYARIAH DAN BANK UMUM KONVENSIONAL DI INDONESIA","type":"article-journal","volume":"15"},"uris":["http://www.mendeley.com/documents/?uuid=433e1c9f-61a8-4b08-b091-3ed49e2557d6"]},{"id":"ITEM-2","itemData":{"author":[{"dropping-particle":"","family":"Vivin","given":"Yenni Annor","non-dropping-particle":"","parse-names":false,"suffix":""},{"dropping-particle":"","family":"Wahono","given":"Budi","non-dropping-particle":"","parse-names":false,"suffix":""}],"container-title":"e–Jurnal Riset Manajemen","id":"ITEM-2","issued":{"date-parts":[["2017"]]},"page":"15-28","title":"Analisis Perbandingan Kinerja Keuangan Bank Umum Syariah Dengan Bank Umum Konvensional Di Indonesia","type":"article-journal"},"uris":["http://www.mendeley.com/documents/?uuid=72569926-2c18-41be-80de-902139c862a0"]},{"id":"ITEM-3","itemData":{"author":[{"dropping-particle":"","family":"Thayib","given":"Balgis","non-dropping-particle":"","parse-names":false,"suffix":""},{"dropping-particle":"","family":"Murni","given":"Sri","non-dropping-particle":"","parse-names":false,"suffix":""},{"dropping-particle":"","family":"Maramis","given":"Joubert. B.","non-dropping-particle":"","parse-names":false,"suffix":""}],"container-title":"Jurnal EMBA","id":"ITEM-3","issue":"2","issued":{"date-parts":[["2017"]]},"page":"1759-1768","title":"COMPARATIVE ANALYSIS OF FINANCIAL PERFORMANCE OF ISLAMIC AND CONVENTIONAL BANKS","type":"article-journal","volume":"5"},"uris":["http://www.mendeley.com/documents/?uuid=29299228-4a8b-42c5-9778-05beec76de01"]},{"id":"ITEM-4","itemData":{"author":[{"dropping-particle":"","family":"Komardi","given":"Dadi","non-dropping-particle":"","parse-names":false,"suffix":""},{"dropping-particle":"","family":"Silalahi","given":"Ester Romaulina","non-dropping-particle":"","parse-names":false,"suffix":""}],"container-title":"KURS","id":"ITEM-4","issue":"2","issued":{"date-parts":[["2017"]]},"page":"175-183","title":"COMPARATIVE ANALYSIS OF FINANCIAL PERFORMANCE OF SYARIAH BANKING AND CONVENTIONAL BANKING","type":"article-journal","volume":"2"},"uris":["http://www.mendeley.com/documents/?uuid=7c437621-acba-430a-bc35-64e789e48c37"]},{"id":"ITEM-5","itemData":{"author":[{"dropping-particle":"","family":"Solikah","given":"Hanina Maya","non-dropping-particle":"","parse-names":false,"suffix":""},{"dropping-particle":"","family":"Mardani","given":"Ronny Malavia","non-dropping-particle":"","parse-names":false,"suffix":""},{"dropping-particle":"","family":"Wahono","given":"Budi","non-dropping-particle":"","parse-names":false,"suffix":""}],"container-title":"Warta ekonomi","id":"ITEM-5","issue":"17","issued":{"date-parts":[["2017"]]},"page":"20-32","title":"ANALISIS PERBANDINGAN KINERJA KEUANGAN BANK UMUM SYARIAH DENGAN BANK UMUM KONVENSIONAL DI INDONESIA (Studi Empiris Pada Perusahaan Perbankan di Bursa Efek Indonesia)","type":"article-journal","volume":"07"},"uris":["http://www.mendeley.com/documents/?uuid=dea95e85-ceb8-43df-b1b0-73bc5626f268"]},{"id":"ITEM-6","itemData":{"author":[{"dropping-particle":"","family":"Wijaya","given":"Luh Dita Dian","non-dropping-particle":"","parse-names":false,"suffix":""},{"dropping-particle":"","family":"Erawati","given":"Ni Made Adi","non-dropping-particle":"","parse-names":false,"suffix":""}],"container-title":"E-Jurnal Akuntansi Universitas Udayana","id":"ITEM-6","issue":"3","issued":{"date-parts":[["2017"]]},"page":"2217-2243","title":"ANALISIS PERBANDINGAN KINERJA KEUANGAN PERBANKAN UMUM KONVENSIONAL DAN PERBANKAN SYARIAH PERIODE 2011- 2015","type":"article-journal","volume":"20"},"uris":["http://www.mendeley.com/documents/?uuid=9ce47970-5cae-4e4a-9eab-2be1189df546"]},{"id":"ITEM-7","itemData":{"author":[{"dropping-particle":"","family":"Samad","given":"Abdus","non-dropping-particle":"","parse-names":false,"suffix":""},{"dropping-particle":"","family":"Anan","given":"Edy","non-dropping-particle":"","parse-names":false,"suffix":""}],"id":"ITEM-7","issued":{"date-parts":[["2017"]]},"page":"67-88","title":"Perbandingan Kinerja Keuangan antara Bank Umum Konvensional dan Bank Umum Syariah di Indonesia Comparison of Financial Performance between Conventional Commercial Banks and Sharia Commercial Banks in Indonesia","type":"article-journal"},"uris":["http://www.mendeley.com/documents/?uuid=e65b982b-d278-407f-b8d5-5118cf5a6110"]},{"id":"ITEM-8","itemData":{"author":[{"dropping-particle":"","family":"Wahyuni","given":"Molli","non-dropping-particle":"","parse-names":false,"suffix":""},{"dropping-particle":"","family":"Efriza","given":"Ririn Eka","non-dropping-particle":"","parse-names":false,"suffix":""}],"id":"ITEM-8","issued":{"date-parts":[["2017"]]},"page":"66-74","title":"Analisis Perbandingan Kinerja Keuangan Bank Syariah Dengan Bank Konvensional di Indonesia","type":"article-journal","volume":"1"},"uris":["http://www.mendeley.com/documents/?uuid=b3007233-c320-4b8e-9e1a-dac4d08358e7"]},{"id":"ITEM-9","itemData":{"author":[{"dropping-particle":"","family":"Amalia","given":"Alvien Nur","non-dropping-particle":"","parse-names":false,"suffix":""}],"container-title":"SYI’AR IQTISHADI: Journal of Islamic Economics, Finance and Banking","id":"ITEM-9","issue":"1","issued":{"date-parts":[["2018"]]},"page":"1-24","title":"Analisis Perbandingan Tingkat Stabilitas Keuangan Perbankan Syariah dan Konvensional di Indonesia","type":"article-journal","volume":"2"},"uris":["http://www.mendeley.com/documents/?uuid=ae5c072e-a8bf-4028-830c-0452a441a72e"]},{"id":"ITEM-10","itemData":{"author":[{"dropping-particle":"","family":"Maharani","given":"Yuni","non-dropping-particle":"","parse-names":false,"suffix":""},{"dropping-particle":"","family":"Hafidhudin","given":"Didin","non-dropping-particle":"","parse-names":false,"suffix":""},{"dropping-particle":"","family":"Tanjung","given":"Hendri","non-dropping-particle":"","parse-names":false,"suffix":""}],"container-title":"KASABA: JOURNAL OF ISLAMIC ECONOMY","id":"ITEM-10","issue":"1","issued":{"date-parts":[["2018"]]},"page":"25-41","title":"Analisis Perbandingan Kinerja Keuangan Bank Syariah dan Bank Konvensional Berdasarkan Model Accrual Basis dan cash Basis","type":"article-journal","volume":"11"},"uris":["http://www.mendeley.com/documents/?uuid=cd55977d-0695-484c-91e1-d02b9689c911"]},{"id":"ITEM-11","itemData":{"author":[{"dropping-particle":"","family":"Putri","given":"Annastasya Meisa","non-dropping-particle":"","parse-names":false,"suffix":""},{"dropping-particle":"","family":"Iradianty","given":"Aldilla","non-dropping-particle":"","parse-names":false,"suffix":""}],"container-title":"Jurnal Mitra Manajemen","id":"ITEM-11","issue":"8","issued":{"date-parts":[["2020"]]},"page":"1103-1117","title":"ANALISIS PERBANDINGAN KINERJA KEUANGAN PERBANKAN SYARIAH DENGAN PERBANKAN KONVENSIONAL 2015-2019","type":"article-journal","volume":"4"},"uris":["http://www.mendeley.com/documents/?uuid=503dc70c-2c9f-473c-a45b-4b6faec7b1d8"]},{"id":"ITEM-12","itemData":{"author":[{"dropping-particle":"","family":"Dwilita","given":"Handriyani","non-dropping-particle":"","parse-names":false,"suffix":""},{"dropping-particle":"","family":"Tambunan","given":"Sarli","non-dropping-particle":"","parse-names":false,"suffix":""}],"container-title":"Jurnal Akuntansi Bisnis &amp; Publik","id":"ITEM-12","issue":"1","issued":{"date-parts":[["2019"]]},"page":"145-162","title":"PERBANDINGAN KINERJA PERBANKAN INDONESIA STUDI SYARIAH YANG TERDAFTAR DI BURSA EFEK INDONESIA PERIODE 2008-2017","type":"article-journal","volume":"10"},"uris":["http://www.mendeley.com/documents/?uuid=3a659db2-f98c-43fc-9bff-f3391490fc05"]},{"id":"ITEM-13","itemData":{"author":[{"dropping-particle":"","family":"Ilmi","given":"Finandri Tri","non-dropping-particle":"","parse-names":false,"suffix":""},{"dropping-particle":"","family":"Wahyuati","given":"Aniek","non-dropping-particle":"","parse-names":false,"suffix":""}],"container-title":"Jurnal Ilmu dan Riset Manajemen","id":"ITEM-13","issue":"3","issued":{"date-parts":[["2019"]]},"page":"1-17","title":"ANALISIS PERBANDINGAN KINERJA KEUANGAN PADA BANK KONVENSIONAL DAN BANK SYARIAH DI BEI","type":"article-journal","volume":"8"},"uris":["http://www.mendeley.com/documents/?uuid=1e96c88d-0abe-45f8-be4f-b8b03d47913d"]},{"id":"ITEM-14","itemData":{"author":[{"dropping-particle":"","family":"Asraf","given":"","non-dropping-particle":"","parse-names":false,"suffix":""},{"dropping-particle":"","family":"Yurasti","given":"","non-dropping-particle":"","parse-names":false,"suffix":""},{"dropping-particle":"","family":"Suwarni","given":"","non-dropping-particle":"","parse-names":false,"suffix":""}],"container-title":"Jurnal MBIA","id":"ITEM-14","issue":"3","issued":{"date-parts":[["2019"]]},"page":"121-136","title":"Analisis Perbandingan Kinerja Keuangan Bank Syariah Mandiri Dengan Bank Mandiri Konvensional","type":"article-journal","volume":"18"},"uris":["http://www.mendeley.com/documents/?uuid=4984ad26-1602-4b57-99f6-ba3e92f0e84c"]},{"id":"ITEM-15","itemData":{"author":[{"dropping-particle":"","family":"Yanti","given":"Novi","non-dropping-particle":"","parse-names":false,"suffix":""},{"dropping-particle":"","family":"Rozalina","given":"Yanti","non-dropping-particle":"","parse-names":false,"suffix":""}],"container-title":"Journal of Economic and Management Scienties","id":"ITEM-15","issue":"2","issued":{"date-parts":[["2019"]]},"page":"37-56","title":"COMPARISON ANALYSIS OF FINANCIAL PERFORMANCE BETWEEN CONVENTIONAL AND ISLAMIC BANKING ARE LISTED IN INDONESIA STOCK EXCHANGE (CASE STUDY BANK BRI AND BANK PANIN SYARIAH)","type":"article-journal","volume":"1"},"uris":["http://www.mendeley.com/documents/?uuid=6a086864-c62a-4603-8fae-de038b59b8fb"]},{"id":"ITEM-16","itemData":{"author":[{"dropping-particle":"","family":"Alamsyah","given":"Sustari","non-dropping-particle":"","parse-names":false,"suffix":""},{"dropping-particle":"","family":"Meilyda","given":"Sheily Dwi","non-dropping-particle":"","parse-names":false,"suffix":""}],"container-title":"Balance Vocation Accounting Journal","id":"ITEM-16","issue":"2","issued":{"date-parts":[["2020"]]},"page":"137-152","title":"Analisis Perbandingan Kinerja CAR, ROA, NIM, BOPO dan LDR Perbankan Syariah dengan Perbankan Konvensional","type":"article-journal","volume":"4"},"uris":["http://www.mendeley.com/documents/?uuid=d0508dee-08e2-4d56-b804-e8e9ca1be335"]},{"id":"ITEM-17","itemData":{"DOI":"10.1905/iqtishadia.v7i2.3672","author":[{"dropping-particle":"","family":"Surya","given":"Yoga Adi","non-dropping-particle":"","parse-names":false,"suffix":""},{"dropping-particle":"","family":"Asiyah","given":"Binti Nur","non-dropping-particle":"","parse-names":false,"suffix":""}],"container-title":"Iqtishadia: Jurnal Ekonomi dan Perbankan Syariah","id":"ITEM-17","issue":"2","issued":{"date-parts":[["2020"]]},"page":"20-36","title":"Analisis Perbandingan Kinerja Keuangan Bank BNI Syariah dan Bank Syariah Mandiri Di Masa Pandemi Covid-19","type":"article-journal","volume":"7"},"uris":["http://www.mendeley.com/documents/?uuid=5672c0ee-e0db-4361-9368-684e01183c3c"]},{"id":"ITEM-18","itemData":{"author":[{"dropping-particle":"","family":"Mandasari","given":"Jayanti","non-dropping-particle":"","parse-names":false,"suffix":""}],"container-title":"JAFA: Journal of Accounting, Finance and Auditing","id":"ITEM-18","issue":"1","issued":{"date-parts":[["2021"]]},"page":"17-24","title":"ANALISIS PERBANDINGAN KINERJA KEUANGAN BANK KONVENSIONAL DAN BANK SYARI’AH DI INDONESIA TAHUN 2016-2019","type":"article-journal","volume":"3"},"uris":["http://www.mendeley.com/documents/?uuid=005200b8-8402-42ef-9eae-707fb8c9580d"]},{"id":"ITEM-19","itemData":{"author":[{"dropping-particle":"","family":"Komalasari","given":"Ila","non-dropping-particle":"","parse-names":false,"suffix":""},{"dropping-particle":"","family":"Wirman","given":"","non-dropping-particle":"","parse-names":false,"suffix":""}],"container-title":"Jurnal Akuntansi Bisnis","id":"ITEM-19","issue":"2","issued":{"date-parts":[["2021"]]},"page":"114-125","title":"ANALISIS PERBANDINGAN KINERJA KEUANGAN BANK KONVENSIONAL DENGAN BANK SYARIAH PERIODE 2015-2019","type":"article-journal","volume":"14"},"uris":["http://www.mendeley.com/documents/?uuid=39a814a8-aeb7-4d0b-ba5d-6c7180f55a2b"]}],"mendeley":{"formattedCitation":"(Alamsyah &amp; Meilyda, 2020; Amalia, 2018; Asraf et al., 2019; Budiartini et al., 2017; Dwilita &amp; Tambunan, 2019; Ilmi &amp; Wahyuati, 2019; Komalasari &amp; Wirman, 2021; Komardi &amp; Silalahi, 2017; Maharani et al., 2018; Mandasari, 2021; A. M. Putri &amp; Iradianty, 2020; Samad &amp; Anan, 2017; Solikah et al., 2017; Surya &amp; Asiyah, 2020; Thayib et al., 2017; Vivin &amp; Wahono, 2017; Wahyuni &amp; Efriza, 2017; Wijaya &amp; Erawati, 2017; Yanti &amp; Rozalina, 2019)","manualFormatting":"Alamsyah &amp; Meilyda, 2020; Amalia, 2018; Asraf et al., 2019; Budiartini et al., 2017; Dwilita &amp; Tambunan, 2019; Ilmi &amp; Wahyuati, 2019; Komalasari &amp; Wirman, 2021; Komardi &amp; Silalahi, 2017; Maharani et al., 2018; Mandasari, 2021; Putri &amp; Iradianty, 2020; Samad &amp; Anan, 2017; Solikah et al., 2017; Surya &amp; Asiyah, 2020; Thayib et al., 2017; Vivin &amp; Wahono, 2017; Wahyuni &amp; Efriza, 2017; Wijaya &amp; Erawati, 2017; Yanti &amp; Rozalina, 2015","plainTextFormattedCitation":"(Alamsyah &amp; Meilyda, 2020; Amalia, 2018; Asraf et al., 2019; Budiartini et al., 2017; Dwilita &amp; Tambunan, 2019; Ilmi &amp; Wahyuati, 2019; Komalasari &amp; Wirman, 2021; Komardi &amp; Silalahi, 2017; Maharani et al., 2018; Mandasari, 2021; A. M. Putri &amp; Iradianty, 2020; Samad &amp; Anan, 2017; Solikah et al., 2017; Surya &amp; Asiyah, 2020; Thayib et al., 2017; Vivin &amp; Wahono, 2017; Wahyuni &amp; Efriza, 2017; Wijaya &amp; Erawati, 2017; Yanti &amp; Rozalina, 2019)","previouslyFormattedCitation":"(Alamsyah &amp; Meilyda, 2020; Amalia, 2018; Asraf et al., 2019; Budiartini et al., 2017; Dwilita &amp; Tambunan, 2019; Ilmi &amp; Wahyuati, 2019; Komalasari &amp; Wirman, 2021; Komardi &amp; Silalahi, 2017; Maharani et al., 2018; Mandasari, 2021; A. M. Putri &amp; Iradianty, 2020; Samad &amp; Anan, 2017; Solikah et al., 2017; Surya &amp; Asiyah, 2020; Thayib et al., 2017; Vivin &amp; Wahono, 2017; Wahyuni &amp; Efriza, 2017; Wijaya &amp; Erawati, 2017; Yanti &amp; Rozalina,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Alamsyah &amp; Meilyda, 2020; Amalia, 2018; Asraf et al., 2019; Budiartini et al., 2017; Dwilita &amp; Tambunan, 2019; Ilmi &amp; Wahyuati, 2019; Komalasari &amp; Wirman, 2021; Komardi &amp; Silalahi, 2017; Maharani et al., 2018; Mandasari, 2021; Putri &amp; Iradianty, 2020; Samad &amp; Anan, 2017; Solikah et al., 2017; Surya &amp; Asiyah, 2020; Thayib et al., 2017; Vivin &amp; Wahono, 2017; Wahyuni &amp; Efriza, 2017; Wijaya &amp; Erawati, 2017; Yanti &amp; Rozalina, 2015</w:t>
            </w:r>
            <w:r w:rsidRPr="00C62A24">
              <w:rPr>
                <w:rFonts w:asciiTheme="majorBidi" w:hAnsiTheme="majorBidi" w:cstheme="majorBidi"/>
                <w:color w:val="auto"/>
              </w:rPr>
              <w:fldChar w:fldCharType="end"/>
            </w:r>
          </w:p>
        </w:tc>
      </w:tr>
      <w:tr w:rsidR="00C62A24" w:rsidRPr="00C62A24" w:rsidTr="00253048">
        <w:trPr>
          <w:trHeight w:val="990"/>
        </w:trPr>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w:t>
            </w:r>
          </w:p>
        </w:tc>
        <w:tc>
          <w:tcPr>
            <w:tcW w:w="992" w:type="dxa"/>
            <w:gridSpan w:val="2"/>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rPr>
          <w:trHeight w:val="743"/>
        </w:trPr>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5</w:t>
            </w:r>
          </w:p>
        </w:tc>
        <w:tc>
          <w:tcPr>
            <w:tcW w:w="992" w:type="dxa"/>
            <w:gridSpan w:val="2"/>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rPr>
          <w:trHeight w:val="735"/>
        </w:trPr>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w:t>
            </w:r>
          </w:p>
        </w:tc>
        <w:tc>
          <w:tcPr>
            <w:tcW w:w="992" w:type="dxa"/>
            <w:gridSpan w:val="2"/>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rPr>
                <w:rFonts w:asciiTheme="majorBidi" w:hAnsiTheme="majorBidi" w:cstheme="majorBidi"/>
              </w:rPr>
            </w:pPr>
          </w:p>
        </w:tc>
        <w:tc>
          <w:tcPr>
            <w:tcW w:w="1843" w:type="dxa"/>
            <w:vMerge/>
            <w:vAlign w:val="center"/>
          </w:tcPr>
          <w:p w:rsidR="00C62A24" w:rsidRPr="00C62A24" w:rsidRDefault="00C62A24" w:rsidP="00253048">
            <w:pPr>
              <w:jc w:val="center"/>
              <w:rPr>
                <w:rFonts w:asciiTheme="majorBidi" w:hAnsiTheme="majorBidi" w:cstheme="majorBidi"/>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1</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w:t>
            </w:r>
          </w:p>
        </w:tc>
        <w:tc>
          <w:tcPr>
            <w:tcW w:w="992" w:type="dxa"/>
            <w:gridSpan w:val="2"/>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rPr>
                <w:rFonts w:asciiTheme="majorBidi" w:hAnsiTheme="majorBidi" w:cstheme="majorBidi"/>
              </w:rPr>
            </w:pPr>
          </w:p>
        </w:tc>
        <w:tc>
          <w:tcPr>
            <w:tcW w:w="1843" w:type="dxa"/>
            <w:vAlign w:val="center"/>
          </w:tcPr>
          <w:p w:rsidR="00C62A24" w:rsidRPr="00C62A24" w:rsidRDefault="00C62A24" w:rsidP="00253048">
            <w:pPr>
              <w:jc w:val="center"/>
              <w:rPr>
                <w:rFonts w:asciiTheme="majorBidi" w:hAnsiTheme="majorBidi" w:cstheme="majorBidi"/>
              </w:rPr>
            </w:pPr>
            <w:r w:rsidRPr="00C62A24">
              <w:rPr>
                <w:rFonts w:asciiTheme="majorBidi" w:hAnsiTheme="majorBidi" w:cstheme="majorBidi"/>
              </w:rPr>
              <w:t>Data Envelopment Analysis (DEA)</w:t>
            </w: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7</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2835"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Rosyadi","given":"Imron","non-dropping-particle":"","parse-names":false,"suffix":""}],"id":"ITEM-1","issue":"November 2015","issued":{"date-parts":[["2017"]]},"page":"61-74","title":"KOMPARASI EFISIENSI PERBANKAN SYARIAH DAN PERBANKAN","type":"article-journal","volume":"2"},"uris":["http://www.mendeley.com/documents/?uuid=2b80de40-df2d-4ea7-86fd-764db7820eab"]}],"mendeley":{"formattedCitation":"(Rosyadi, 2017)","manualFormatting":"Rosyadi, 2017","plainTextFormattedCitation":"(Rosyadi, 2017)","previouslyFormattedCitation":"(Rosyad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Rosyadi, 2017</w:t>
            </w:r>
            <w:r w:rsidRPr="00C62A24">
              <w:rPr>
                <w:rFonts w:asciiTheme="majorBidi" w:hAnsiTheme="majorBidi" w:cstheme="majorBidi"/>
                <w:color w:val="auto"/>
              </w:rPr>
              <w:fldChar w:fldCharType="end"/>
            </w:r>
          </w:p>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rPr>
                <w:rFonts w:asciiTheme="majorBidi" w:hAnsiTheme="majorBidi" w:cstheme="majorBidi"/>
              </w:rPr>
            </w:pPr>
          </w:p>
        </w:tc>
        <w:tc>
          <w:tcPr>
            <w:tcW w:w="1843" w:type="dxa"/>
            <w:vAlign w:val="center"/>
          </w:tcPr>
          <w:p w:rsidR="00C62A24" w:rsidRPr="00C62A24" w:rsidRDefault="00C62A24" w:rsidP="00253048">
            <w:pPr>
              <w:jc w:val="center"/>
              <w:rPr>
                <w:rFonts w:asciiTheme="majorBidi" w:hAnsiTheme="majorBidi" w:cstheme="majorBidi"/>
              </w:rPr>
            </w:pPr>
            <w:r w:rsidRPr="00C62A24">
              <w:rPr>
                <w:rFonts w:asciiTheme="majorBidi" w:hAnsiTheme="majorBidi" w:cstheme="majorBidi"/>
              </w:rPr>
              <w:t>CAMEL</w:t>
            </w: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2835"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Rachman","given":"Harri Yuni","non-dropping-particle":"","parse-names":false,"suffix":""},{"dropping-particle":"","family":"Wati","given":"Lela Nurlaela","non-dropping-particle":"","parse-names":false,"suffix":""},{"dropping-particle":"","family":"Riadi","given":"Refren","non-dropping-particle":"","parse-names":false,"suffix":""}],"container-title":"JURNAL AKUNTANSI","id":"ITEM-1","issue":"2","issued":{"date-parts":[["2019"]]},"page":"94-108","title":"ANALISIS PERBANDINGAN KINERJA KEUANGAN BANK SYARIAH DENGAN BANK KONVENSIONAL","type":"article-journal","volume":"8"},"uris":["http://www.mendeley.com/documents/?uuid=f4215d4d-7f06-4a15-9f00-726a10c75b4b"]}],"mendeley":{"formattedCitation":"(Rachman et al., 2019)","manualFormatting":"Rachman et al., 2019","plainTextFormattedCitation":"(Rachman et al., 2019)","previouslyFormattedCitation":"(Rachman et al.,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Rachman et al., 2019</w:t>
            </w:r>
            <w:r w:rsidRPr="00C62A24">
              <w:rPr>
                <w:rFonts w:asciiTheme="majorBidi" w:hAnsiTheme="majorBidi" w:cstheme="majorBidi"/>
                <w:color w:val="auto"/>
              </w:rPr>
              <w:fldChar w:fldCharType="end"/>
            </w: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Analisis Trend Horizontal</w:t>
            </w: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shd w:val="clear" w:color="auto" w:fill="FFFFFF"/>
              </w:rPr>
              <w:t>2017</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1</w:t>
            </w:r>
          </w:p>
        </w:tc>
        <w:tc>
          <w:tcPr>
            <w:tcW w:w="992" w:type="dxa"/>
            <w:gridSpan w:val="2"/>
            <w:vAlign w:val="center"/>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shd w:val="clear" w:color="auto" w:fill="FFFFFF"/>
              </w:rPr>
              <w:t>1</w:t>
            </w:r>
          </w:p>
        </w:tc>
        <w:tc>
          <w:tcPr>
            <w:tcW w:w="2835" w:type="dxa"/>
          </w:tcPr>
          <w:p w:rsidR="00C62A24" w:rsidRPr="00C62A24" w:rsidRDefault="00C62A24" w:rsidP="00253048">
            <w:pPr>
              <w:pStyle w:val="Ventura-Content"/>
              <w:ind w:firstLine="0"/>
              <w:jc w:val="center"/>
              <w:rPr>
                <w:rFonts w:asciiTheme="majorBidi" w:hAnsiTheme="majorBidi" w:cstheme="majorBidi"/>
                <w:color w:val="auto"/>
                <w:shd w:val="clear" w:color="auto" w:fill="FFFFFF"/>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Kurniasih","given":"Endah Tri","non-dropping-particle":"","parse-names":false,"suffix":""},{"dropping-particle":"","family":"Suryani","given":"Ade Irma","non-dropping-particle":"","parse-names":false,"suffix":""}],"container-title":"JURNAL DEVELOPMENT","id":"ITEM-1","issue":"1","issued":{"date-parts":[["2017"]]},"page":"99-109","title":"ANALISIS PERBANDINGAN KINERJA KEUANGAN BANK SYARIAH DENGAN BANK KONVENSIONAL (STUDI KASUS PADA PT. BANK SYARIAH MANDIRI DENGAN PT. BANK TABUNGAN NEGARA TBK. PERIODE 2010- 2015","type":"article-journal","volume":"5"},"uris":["http://www.mendeley.com/documents/?uuid=952998d5-9377-4fef-9891-fc966349280f"]}],"mendeley":{"formattedCitation":"(Kurniasih &amp; Suryani, 2017)","manualFormatting":"Kurniasih &amp; Suryani, 2017","plainTextFormattedCitation":"(Kurniasih &amp; Suryani, 2017)","previouslyFormattedCitation":"(Kurniasih &amp; Suryan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Kurniasih &amp; Suryani, 2017</w:t>
            </w:r>
            <w:r w:rsidRPr="00C62A24">
              <w:rPr>
                <w:rFonts w:asciiTheme="majorBidi" w:hAnsiTheme="majorBidi" w:cstheme="majorBidi"/>
                <w:color w:val="auto"/>
              </w:rPr>
              <w:fldChar w:fldCharType="end"/>
            </w: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 xml:space="preserve">Multiple linear </w:t>
            </w:r>
            <w:r w:rsidRPr="00C62A24">
              <w:rPr>
                <w:rFonts w:asciiTheme="majorBidi" w:hAnsiTheme="majorBidi" w:cstheme="majorBidi"/>
                <w:color w:val="auto"/>
              </w:rPr>
              <w:lastRenderedPageBreak/>
              <w:t>regression</w:t>
            </w: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lastRenderedPageBreak/>
              <w:t>2017</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w:t>
            </w:r>
          </w:p>
        </w:tc>
        <w:tc>
          <w:tcPr>
            <w:tcW w:w="2835" w:type="dxa"/>
            <w:vMerge w:val="restart"/>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DOI":"10.24042/febi.v2i1.943","author":[{"dropping-particle":"Al","family":"Parisi","given":"Salman","non-dropping-particle":"","parse-names":false,"suffix":""}],"id":"ITEM-1","issued":{"date-parts":[["2017"]]},"title":"Determinan Kinerja Keuangan Bank Umum Syariah di Indonesia","type":"article-journal"},"uris":["http://www.mendeley.com/documents/?uuid=7b400371-88d2-492d-8b77-49ef6097d41a"]},{"id":"ITEM-2","itemData":{"author":[{"dropping-particle":"","family":"Paramitha","given":"Dyah Ayu","non-dropping-particle":"","parse-names":false,"suffix":""},{"dropping-particle":"","family":"Astuti","given":"Puji","non-dropping-particle":"","parse-names":false,"suffix":""}],"container-title":"JURNAL AKUNTANSI &amp; EKONOMI","id":"ITEM-2","issue":"2","issued":{"date-parts":[["2018"]]},"page":"38-50","title":"Analisis Perbandingan Kinerja Keuangan Pada Bank Syariah dan Bank Konvensional","type":"article-journal","volume":"3"},"uris":["http://www.mendeley.com/documents/?uuid=93848b86-d4cb-4506-9cdb-ff8536751b92"]}],"mendeley":{"formattedCitation":"(Paramitha &amp; Astuti, 2018; Parisi, 2017)","manualFormatting":"Paramitha &amp; Astuti, 2018; Parisi, 2017","plainTextFormattedCitation":"(Paramitha &amp; Astuti, 2018; Parisi, 2017)","previouslyFormattedCitation":"(Paramitha &amp; Astuti, 2018; Paris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 xml:space="preserve">Paramitha &amp; Astuti, 2018; </w:t>
            </w:r>
            <w:r w:rsidRPr="00C62A24">
              <w:rPr>
                <w:rFonts w:asciiTheme="majorBidi" w:hAnsiTheme="majorBidi" w:cstheme="majorBidi"/>
                <w:noProof/>
                <w:color w:val="auto"/>
              </w:rPr>
              <w:lastRenderedPageBreak/>
              <w:t>Parisi, 2017</w:t>
            </w:r>
            <w:r w:rsidRPr="00C62A24">
              <w:rPr>
                <w:rFonts w:asciiTheme="majorBidi" w:hAnsiTheme="majorBidi" w:cstheme="majorBidi"/>
                <w:color w:val="auto"/>
              </w:rPr>
              <w:fldChar w:fldCharType="end"/>
            </w: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Analisis Rasio Keuangan</w:t>
            </w: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Merge w:val="restart"/>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4</w:t>
            </w:r>
          </w:p>
        </w:tc>
        <w:tc>
          <w:tcPr>
            <w:tcW w:w="2835" w:type="dxa"/>
            <w:vMerge w:val="restart"/>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Suhendro","given":"Dedi","non-dropping-particle":"","parse-names":false,"suffix":""}],"container-title":"Jurnal Masharif al-Syariah: Jurnal Ekonomi dan Perbankan Syariah","id":"ITEM-1","issue":"1","issued":{"date-parts":[["2018"]]},"page":"1-26","title":"ANALISIS PERBANDINGAN KINERJA KEUANGAN BANK UMUM SYARIAH VS BANK UMUM KONVENSIONAL DI INDONESIA DENGAN MENGGUNAKAN RASIO KEUANGAN","type":"article-journal","volume":"3"},"uris":["http://www.mendeley.com/documents/?uuid=4ee967a8-90ea-48eb-a25d-322dd7df9485"]},{"id":"ITEM-2","itemData":{"author":[{"dropping-particle":"","family":"Mukhtar","given":"Afiah","non-dropping-particle":"","parse-names":false,"suffix":""},{"dropping-particle":"","family":"Rinaldi","given":"Syamsul","non-dropping-particle":"","parse-names":false,"suffix":""}],"container-title":"PAY: Jurnal Keuangan dan Perbankan","id":"ITEM-2","issue":"2","issued":{"date-parts":[["2019"]]},"page":"58-66","title":"ANALISIS PERBANDINGAN KINERJA KEUANGAN BANK KONVENSIONAL DAN BANK SYARIAH DI INDONESIA","type":"article-journal","volume":"1"},"uris":["http://www.mendeley.com/documents/?uuid=1ce6e74b-8a40-4f6a-a469-839054ce2d5f"]},{"id":"ITEM-3","itemData":{"author":[{"dropping-particle":"","family":"Nasution","given":"Muhammad Syafril","non-dropping-particle":"","parse-names":false,"suffix":""},{"dropping-particle":"","family":"Kamal","given":"Husni","non-dropping-particle":"","parse-names":false,"suffix":""}],"container-title":"AT-TASYRI’ Jurnal Ilmiah Prodi Muamalah","id":"ITEM-3","issue":"1","issued":{"date-parts":[["2021"]]},"page":"29-38","title":"ANALISA PERBANDINGAN KINERJA PERBANKAN SYARIAH DAN KONVENSIONAL PRA DAN PASCA COVID-19","type":"article-journal","volume":"13"},"uris":["http://www.mendeley.com/documents/?uuid=4592cf79-c800-45df-8704-c9f840a39c1a"]},{"id":"ITEM-4","itemData":{"author":[{"dropping-particle":"","family":"Dandung","given":"Maria Euphrasia","non-dropping-particle":"","parse-names":false,"suffix":""},{"dropping-particle":"","family":"Amtiran","given":"Paulina Y.","non-dropping-particle":"","parse-names":false,"suffix":""},{"dropping-particle":"","family":"Ratu","given":"Marselina","non-dropping-particle":"","parse-names":false,"suffix":""}],"container-title":"JOURNAL OF MANAGEMENT (SME’s)","id":"ITEM-4","issue":"1","issued":{"date-parts":[["2020"]]},"page":"65-82","title":"ANALISIS PERBANDINGAN KINERJA KEUANGAN PERBANKAN KONVENSIONAL DAN PERBANKAN SYARIAH","type":"article-journal","volume":"11"},"uris":["http://www.mendeley.com/documents/?uuid=9a3eab34-3afb-47ed-9f23-627af082c5bc"]}],"mendeley":{"formattedCitation":"(Dandung et al., 2020; Mukhtar &amp; Rinaldi, 2019; Nasution &amp; Kamal, 2021; Suhendro, 2018)","manualFormatting":"Dandung et al., 2020; Mukhtar &amp; Rinaldi, 2019; Nasution &amp; Kamal, 2021; Suhendro, 2018","plainTextFormattedCitation":"(Dandung et al., 2020; Mukhtar &amp; Rinaldi, 2019; Nasution &amp; Kamal, 2021; Suhendro, 2018)","previouslyFormattedCitation":"(Dandung et al., 2020; Mukhtar &amp; Rinaldi, 2019; Nasution &amp; Kamal, 2021; Suhendro, 2018)"},"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Dandung et al., 2020; Mukhtar &amp; Rinaldi, 2019; Nasution &amp; Kamal, 2021; Suhendro, 2018</w:t>
            </w:r>
            <w:r w:rsidRPr="00C62A24">
              <w:rPr>
                <w:rFonts w:asciiTheme="majorBidi" w:hAnsiTheme="majorBidi" w:cstheme="majorBidi"/>
                <w:color w:val="auto"/>
              </w:rPr>
              <w:fldChar w:fldCharType="end"/>
            </w: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Merge/>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0</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Merge/>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Merge/>
            <w:vAlign w:val="center"/>
          </w:tcPr>
          <w:p w:rsidR="00C62A24" w:rsidRPr="00C62A24" w:rsidRDefault="00C62A24" w:rsidP="00253048">
            <w:pPr>
              <w:pStyle w:val="Ventura-Content"/>
              <w:ind w:firstLine="0"/>
              <w:jc w:val="center"/>
              <w:rPr>
                <w:rFonts w:asciiTheme="majorBidi" w:hAnsiTheme="majorBidi" w:cstheme="majorBidi"/>
                <w:color w:val="auto"/>
              </w:rPr>
            </w:pPr>
          </w:p>
        </w:tc>
        <w:tc>
          <w:tcPr>
            <w:tcW w:w="851"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21</w:t>
            </w:r>
          </w:p>
        </w:tc>
        <w:tc>
          <w:tcPr>
            <w:tcW w:w="992"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Merge/>
          </w:tcPr>
          <w:p w:rsidR="00C62A24" w:rsidRPr="00C62A24" w:rsidRDefault="00C62A24" w:rsidP="00253048">
            <w:pPr>
              <w:pStyle w:val="Ventura-Content"/>
              <w:ind w:firstLine="0"/>
              <w:jc w:val="center"/>
              <w:rPr>
                <w:rFonts w:asciiTheme="majorBidi" w:hAnsiTheme="majorBidi" w:cstheme="majorBidi"/>
                <w:color w:val="auto"/>
              </w:rPr>
            </w:pPr>
          </w:p>
        </w:tc>
        <w:tc>
          <w:tcPr>
            <w:tcW w:w="2835" w:type="dxa"/>
            <w:vMerge/>
          </w:tcPr>
          <w:p w:rsidR="00C62A24" w:rsidRPr="00C62A24" w:rsidRDefault="00C62A24" w:rsidP="00253048">
            <w:pPr>
              <w:pStyle w:val="Ventura-Content"/>
              <w:ind w:firstLine="0"/>
              <w:jc w:val="center"/>
              <w:rPr>
                <w:rFonts w:asciiTheme="majorBidi" w:hAnsiTheme="majorBidi" w:cstheme="majorBidi"/>
                <w:color w:val="auto"/>
              </w:rPr>
            </w:pP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Paired sample t tes</w:t>
            </w:r>
          </w:p>
        </w:tc>
        <w:tc>
          <w:tcPr>
            <w:tcW w:w="851" w:type="dxa"/>
            <w:vAlign w:val="bottom"/>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8</w:t>
            </w:r>
          </w:p>
        </w:tc>
        <w:tc>
          <w:tcPr>
            <w:tcW w:w="992" w:type="dxa"/>
            <w:vAlign w:val="bottom"/>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Align w:val="bottom"/>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2835"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Pratiwi","given":"Nila","non-dropping-particle":"","parse-names":false,"suffix":""}],"id":"ITEM-1","issued":{"date-parts":[["2016"]]},"title":"Analisis perbandingan kinerja keuangan perbankan syariah dengan perbankan konvensional di bursa efek indonesia nila pratiwi","type":"article-journal"},"uris":["http://www.mendeley.com/documents/?uuid=7ef927c9-85cf-4068-91e0-a4ad92284eb4"]}],"mendeley":{"formattedCitation":"(Pratiwi, 2016)","manualFormatting":"Pratiwi, 2016","plainTextFormattedCitation":"(Pratiwi, 2016)","previouslyFormattedCitation":"(Pratiwi, 2016)"},"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Pratiwi, 2016</w:t>
            </w:r>
            <w:r w:rsidRPr="00C62A24">
              <w:rPr>
                <w:rFonts w:asciiTheme="majorBidi" w:hAnsiTheme="majorBidi" w:cstheme="majorBidi"/>
                <w:color w:val="auto"/>
              </w:rPr>
              <w:fldChar w:fldCharType="end"/>
            </w:r>
          </w:p>
        </w:tc>
      </w:tr>
      <w:tr w:rsidR="00C62A24" w:rsidRPr="00C62A24" w:rsidTr="00253048">
        <w:tc>
          <w:tcPr>
            <w:tcW w:w="1276" w:type="dxa"/>
            <w:vMerge/>
          </w:tcPr>
          <w:p w:rsidR="00C62A24" w:rsidRPr="00C62A24" w:rsidRDefault="00C62A24" w:rsidP="00253048">
            <w:pPr>
              <w:pStyle w:val="Ventura-Content"/>
              <w:ind w:firstLine="0"/>
              <w:rPr>
                <w:rFonts w:asciiTheme="majorBidi" w:hAnsiTheme="majorBidi" w:cstheme="majorBidi"/>
                <w:color w:val="auto"/>
              </w:rPr>
            </w:pPr>
          </w:p>
        </w:tc>
        <w:tc>
          <w:tcPr>
            <w:tcW w:w="1843" w:type="dxa"/>
            <w:vAlign w:val="center"/>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ANOVA</w:t>
            </w:r>
          </w:p>
        </w:tc>
        <w:tc>
          <w:tcPr>
            <w:tcW w:w="851" w:type="dxa"/>
            <w:vAlign w:val="bottom"/>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19</w:t>
            </w:r>
          </w:p>
        </w:tc>
        <w:tc>
          <w:tcPr>
            <w:tcW w:w="992" w:type="dxa"/>
            <w:vAlign w:val="bottom"/>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992" w:type="dxa"/>
            <w:gridSpan w:val="2"/>
            <w:vAlign w:val="bottom"/>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2835"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Novianti","given":"Maya","non-dropping-particle":"","parse-names":false,"suffix":""}],"container-title":"Jurnal Fairness Volume","id":"ITEM-1","issue":"2","issued":{"date-parts":[["2019"]]},"page":"127-136","title":"Analisis Perbedaan Kinerja Keuangan Bank Syariah dan Bank Konvensional Menggunakan Rasio CAMEL","type":"article-journal","volume":"9"},"uris":["http://www.mendeley.com/documents/?uuid=a8c1bb65-90b2-4ac8-8e78-1e3981037f99"]}],"mendeley":{"formattedCitation":"(Novianti, 2019)","manualFormatting":"Novianti, 2019","plainTextFormattedCitation":"(Novianti, 2019)","previouslyFormattedCitation":"(Novianti,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Novianti, 2019</w:t>
            </w:r>
            <w:r w:rsidRPr="00C62A24">
              <w:rPr>
                <w:rFonts w:asciiTheme="majorBidi" w:hAnsiTheme="majorBidi" w:cstheme="majorBidi"/>
                <w:color w:val="auto"/>
              </w:rPr>
              <w:fldChar w:fldCharType="end"/>
            </w:r>
          </w:p>
        </w:tc>
      </w:tr>
      <w:tr w:rsidR="00C62A24" w:rsidRPr="00C62A24" w:rsidTr="00253048">
        <w:tc>
          <w:tcPr>
            <w:tcW w:w="1276" w:type="dxa"/>
          </w:tcPr>
          <w:p w:rsidR="00C62A24" w:rsidRPr="00C62A24" w:rsidRDefault="00C62A24" w:rsidP="00253048">
            <w:pPr>
              <w:pStyle w:val="Ventura-Content"/>
              <w:ind w:firstLine="0"/>
              <w:jc w:val="center"/>
              <w:rPr>
                <w:rFonts w:asciiTheme="majorBidi" w:hAnsiTheme="majorBidi" w:cstheme="majorBidi"/>
                <w:color w:val="auto"/>
              </w:rPr>
            </w:pPr>
          </w:p>
        </w:tc>
        <w:tc>
          <w:tcPr>
            <w:tcW w:w="3694" w:type="dxa"/>
            <w:gridSpan w:val="4"/>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Total</w:t>
            </w:r>
          </w:p>
        </w:tc>
        <w:tc>
          <w:tcPr>
            <w:tcW w:w="3819" w:type="dxa"/>
            <w:gridSpan w:val="2"/>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1</w:t>
            </w:r>
          </w:p>
        </w:tc>
      </w:tr>
    </w:tbl>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lang w:val="sv-SE"/>
        </w:rPr>
        <w:t xml:space="preserve">Penggunaan metode kuantitatif dengan pendekatan statistik deskriptif ini dilakukan karena adanya berbagai keterbatasan peneliti seperti biaya, populasi dan waktu penelitian, sedangkan penggunaan teknik analisis </w:t>
      </w:r>
      <w:r w:rsidRPr="00C62A24">
        <w:rPr>
          <w:rFonts w:asciiTheme="majorBidi" w:hAnsiTheme="majorBidi" w:cstheme="majorBidi"/>
          <w:i/>
          <w:color w:val="auto"/>
          <w:sz w:val="22"/>
          <w:szCs w:val="22"/>
          <w:lang w:val="sv-SE"/>
        </w:rPr>
        <w:t>statistic</w:t>
      </w:r>
      <w:r w:rsidRPr="00C62A24">
        <w:rPr>
          <w:rFonts w:asciiTheme="majorBidi" w:hAnsiTheme="majorBidi" w:cstheme="majorBidi"/>
          <w:color w:val="auto"/>
          <w:sz w:val="22"/>
          <w:szCs w:val="22"/>
          <w:lang w:val="sv-SE"/>
        </w:rPr>
        <w:t xml:space="preserve"> yang berbeda-beda karena disesuaikan dengan tujuan yang di tetapkan. </w:t>
      </w:r>
      <w:r w:rsidRPr="00C62A24">
        <w:rPr>
          <w:rFonts w:asciiTheme="majorBidi" w:hAnsiTheme="majorBidi" w:cstheme="majorBidi"/>
          <w:color w:val="auto"/>
          <w:sz w:val="22"/>
          <w:szCs w:val="22"/>
        </w:rPr>
        <w:t xml:space="preserve">Secara keseluruhan hasil studi ini tidak ditemukan adanya penelitian yang menggunakan pendekatan kualitatif maupun </w:t>
      </w:r>
      <w:r w:rsidRPr="00C62A24">
        <w:rPr>
          <w:rFonts w:asciiTheme="majorBidi" w:hAnsiTheme="majorBidi" w:cstheme="majorBidi"/>
          <w:i/>
          <w:color w:val="auto"/>
          <w:sz w:val="22"/>
          <w:szCs w:val="22"/>
        </w:rPr>
        <w:t>mix methods</w:t>
      </w:r>
      <w:r w:rsidRPr="00C62A24">
        <w:rPr>
          <w:rFonts w:asciiTheme="majorBidi" w:hAnsiTheme="majorBidi" w:cstheme="majorBidi"/>
          <w:color w:val="auto"/>
          <w:sz w:val="22"/>
          <w:szCs w:val="22"/>
        </w:rPr>
        <w:t xml:space="preserve">. Sehingga ke depan, ada peluang bagi peneliti lain untuk menggunakan pendekatan kualitatif maupun </w:t>
      </w:r>
      <w:r w:rsidRPr="00C62A24">
        <w:rPr>
          <w:rFonts w:asciiTheme="majorBidi" w:hAnsiTheme="majorBidi" w:cstheme="majorBidi"/>
          <w:i/>
          <w:color w:val="auto"/>
          <w:sz w:val="22"/>
          <w:szCs w:val="22"/>
        </w:rPr>
        <w:t>mix methods</w:t>
      </w:r>
      <w:r w:rsidRPr="00C62A24">
        <w:rPr>
          <w:rFonts w:asciiTheme="majorBidi" w:hAnsiTheme="majorBidi" w:cstheme="majorBidi"/>
          <w:color w:val="auto"/>
          <w:sz w:val="22"/>
          <w:szCs w:val="22"/>
        </w:rPr>
        <w:t xml:space="preserve"> dalam penelitiannya untuk mendapatkan informasi yang sangat konprehensif tentang kinerja perbankan syariah di Indonesia.</w:t>
      </w:r>
    </w:p>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pStyle w:val="Ventura-Content"/>
        <w:ind w:firstLine="0"/>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RQ3. Jenis alat ukur kinerja keuangan yang digunakan</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Hasil </w:t>
      </w:r>
      <w:r w:rsidRPr="00C62A24">
        <w:rPr>
          <w:rFonts w:asciiTheme="majorBidi" w:hAnsiTheme="majorBidi" w:cstheme="majorBidi"/>
          <w:i/>
          <w:iCs/>
          <w:color w:val="auto"/>
          <w:sz w:val="22"/>
          <w:szCs w:val="22"/>
        </w:rPr>
        <w:t>systematic literature review</w:t>
      </w:r>
      <w:r w:rsidRPr="00C62A24">
        <w:rPr>
          <w:rFonts w:asciiTheme="majorBidi" w:hAnsiTheme="majorBidi" w:cstheme="majorBidi"/>
          <w:color w:val="auto"/>
          <w:sz w:val="22"/>
          <w:szCs w:val="22"/>
        </w:rPr>
        <w:t xml:space="preserve"> menunjukkan bahwa jenis-jenis alat ukur yang digunakan dalam berbagai penelitian antara tahun 2017-2021 dalam mengukur kinerja keuangan perbankan syariah sebagian besar adalah menggunakan rasio keuangan yang dilihat dari sudut capital, asset, management, earning, liquidity (terangkum dalam rasio keuangan) dan lainnya yang penggunaannya antara satu peneliti dengan yang lain memiliki perbedaan karena disesuaikan dengan sudut pandang riset yag di bangunnya. Adapun berbagai alat ukur yang digunakan tampak pada table 8 berikut: </w:t>
      </w:r>
    </w:p>
    <w:p w:rsidR="00C62A24" w:rsidRPr="00C62A24" w:rsidRDefault="00C62A24" w:rsidP="00C62A24">
      <w:pPr>
        <w:pStyle w:val="Ventura-Content"/>
        <w:ind w:firstLine="0"/>
        <w:jc w:val="center"/>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Table 8. Jenis Alat Ukur Kinerja Keuangan</w:t>
      </w:r>
    </w:p>
    <w:tbl>
      <w:tblPr>
        <w:tblStyle w:val="TableGrid"/>
        <w:tblW w:w="9007" w:type="dxa"/>
        <w:tblInd w:w="108" w:type="dxa"/>
        <w:tblLayout w:type="fixed"/>
        <w:tblLook w:val="04A0" w:firstRow="1" w:lastRow="0" w:firstColumn="1" w:lastColumn="0" w:noHBand="0" w:noVBand="1"/>
      </w:tblPr>
      <w:tblGrid>
        <w:gridCol w:w="709"/>
        <w:gridCol w:w="8298"/>
      </w:tblGrid>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No</w:t>
            </w:r>
          </w:p>
        </w:tc>
        <w:tc>
          <w:tcPr>
            <w:tcW w:w="8298" w:type="dxa"/>
          </w:tcPr>
          <w:p w:rsidR="00C62A24" w:rsidRPr="00C62A24" w:rsidRDefault="00C62A24" w:rsidP="00253048">
            <w:pPr>
              <w:pStyle w:val="Ventura-Content"/>
              <w:ind w:firstLine="0"/>
              <w:jc w:val="center"/>
              <w:rPr>
                <w:rFonts w:asciiTheme="majorBidi" w:hAnsiTheme="majorBidi" w:cstheme="majorBidi"/>
                <w:b/>
                <w:bCs/>
                <w:color w:val="auto"/>
              </w:rPr>
            </w:pPr>
            <w:r w:rsidRPr="00C62A24">
              <w:rPr>
                <w:rFonts w:asciiTheme="majorBidi" w:hAnsiTheme="majorBidi" w:cstheme="majorBidi"/>
                <w:b/>
                <w:bCs/>
                <w:color w:val="auto"/>
              </w:rPr>
              <w:t>Alat Ukur</w:t>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KAP, PPAP, NPM, ROA, BOPO, and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Budiartini","given":"Ni Kadek Sri","non-dropping-particle":"","parse-names":false,"suffix":""},{"dropping-particle":"","family":"Agung","given":"Anak Agung Putu","non-dropping-particle":"","parse-names":false,"suffix":""},{"dropping-particle":"","family":"Gama","given":"Agus Wahyudi Salasa","non-dropping-particle":"","parse-names":false,"suffix":""}],"container-title":"FORUM MANAJEMEN","id":"ITEM-1","issue":"2","issued":{"date-parts":[["2017"]]},"page":"43-55","title":"ANALISIS PERBEDAAN KINERJA BANK UMUM SYARIAH DAN BANK UMUM KONVENSIONAL DI INDONESIA","type":"article-journal","volume":"15"},"uris":["http://www.mendeley.com/documents/?uuid=433e1c9f-61a8-4b08-b091-3ed49e2557d6"]}],"mendeley":{"formattedCitation":"(Budiartini et al., 2017)","plainTextFormattedCitation":"(Budiartini et al., 2017)","previouslyFormattedCitation":"(Budiartini et al.,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Budiartini et al.,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Neraca keuangan, laporan laba rugi, perhitungan kewajiabn penyediaan modal minimum</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Kurniasih","given":"Endah Tri","non-dropping-particle":"","parse-names":false,"suffix":""},{"dropping-particle":"","family":"Suryani","given":"Ade Irma","non-dropping-particle":"","parse-names":false,"suffix":""}],"container-title":"JURNAL DEVELOPMENT","id":"ITEM-1","issue":"1","issued":{"date-parts":[["2017"]]},"page":"99-109","title":"ANALISIS PERBANDINGAN KINERJA KEUANGAN BANK SYARIAH DENGAN BANK KONVENSIONAL (STUDI KASUS PADA PT. BANK SYARIAH MANDIRI DENGAN PT. BANK TABUNGAN NEGARA TBK. PERIODE 2010- 2015","type":"article-journal","volume":"5"},"uris":["http://www.mendeley.com/documents/?uuid=952998d5-9377-4fef-9891-fc966349280f"]}],"mendeley":{"formattedCitation":"(Kurniasih &amp; Suryani, 2017)","plainTextFormattedCitation":"(Kurniasih &amp; Suryani, 2017)","previouslyFormattedCitation":"(Kurniasih &amp; Suryan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Kurniasih &amp; Suryani,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 LDR, BOPO, dan ROA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Vivin","given":"Yenni Annor","non-dropping-particle":"","parse-names":false,"suffix":""},{"dropping-particle":"","family":"Wahono","given":"Budi","non-dropping-particle":"","parse-names":false,"suffix":""}],"container-title":"e–Jurnal Riset Manajemen","id":"ITEM-1","issued":{"date-parts":[["2017"]]},"page":"15-28","title":"Analisis Perbandingan Kinerja Keuangan Bank Umum Syariah Dengan Bank Umum Konvensional Di Indonesia","type":"article-journal"},"uris":["http://www.mendeley.com/documents/?uuid=72569926-2c18-41be-80de-902139c862a0"]}],"mendeley":{"formattedCitation":"(Vivin &amp; Wahono, 2017)","plainTextFormattedCitation":"(Vivin &amp; Wahono, 2017)","previouslyFormattedCitation":"(Vivin &amp; Wahono,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Vivin &amp; Wahono,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4</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DER, LDR, ROA, ROE, NPL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Thayib","given":"Balgis","non-dropping-particle":"","parse-names":false,"suffix":""},{"dropping-particle":"","family":"Murni","given":"Sri","non-dropping-particle":"","parse-names":false,"suffix":""},{"dropping-particle":"","family":"Maramis","given":"Joubert. B.","non-dropping-particle":"","parse-names":false,"suffix":""}],"container-title":"Jurnal EMBA","id":"ITEM-1","issue":"2","issued":{"date-parts":[["2017"]]},"page":"1759-1768","title":"COMPARATIVE ANALYSIS OF FINANCIAL PERFORMANCE OF ISLAMIC AND CONVENTIONAL BANKS","type":"article-journal","volume":"5"},"uris":["http://www.mendeley.com/documents/?uuid=29299228-4a8b-42c5-9778-05beec76de01"]}],"mendeley":{"formattedCitation":"(Thayib et al., 2017)","plainTextFormattedCitation":"(Thayib et al., 2017)","previouslyFormattedCitation":"(Thayib et al.,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Thayib et al.,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5</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LDR, BOPO, ROA,ROE, dan NPL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Komardi","given":"Dadi","non-dropping-particle":"","parse-names":false,"suffix":""},{"dropping-particle":"","family":"Silalahi","given":"Ester Romaulina","non-dropping-particle":"","parse-names":false,"suffix":""}],"container-title":"KURS","id":"ITEM-1","issue":"2","issued":{"date-parts":[["2017"]]},"page":"175-183","title":"COMPARATIVE ANALYSIS OF FINANCIAL PERFORMANCE OF SYARIAH BANKING AND CONVENTIONAL BANKING","type":"article-journal","volume":"2"},"uris":["http://www.mendeley.com/documents/?uuid=7c437621-acba-430a-bc35-64e789e48c37"]}],"mendeley":{"formattedCitation":"(Komardi &amp; Silalahi, 2017)","plainTextFormattedCitation":"(Komardi &amp; Silalahi, 2017)","previouslyFormattedCitation":"(Komardi &amp; Silalah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Komardi &amp; Silalahi,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6</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ROA, BOPO, NPL dan F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Rosyadi","given":"Imron","non-dropping-particle":"","parse-names":false,"suffix":""}],"id":"ITEM-1","issue":"November 2015","issued":{"date-parts":[["2017"]]},"page":"61-74","title":"KOMPARASI EFISIENSI PERBANKAN SYARIAH DAN PERBANKAN","type":"article-journal","volume":"2"},"uris":["http://www.mendeley.com/documents/?uuid=2b80de40-df2d-4ea7-86fd-764db7820eab"]}],"mendeley":{"formattedCitation":"(Rosyadi, 2017)","plainTextFormattedCitation":"(Rosyadi, 2017)","previouslyFormattedCitation":"(Rosyad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Rosyadi,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7</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LDR, NPL, BOPO, and ROA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Solikah","given":"Hanina Maya","non-dropping-particle":"","parse-names":false,"suffix":""},{"dropping-particle":"","family":"Mardani","given":"Ronny Malavia","non-dropping-particle":"","parse-names":false,"suffix":""},{"dropping-particle":"","family":"Wahono","given":"Budi","non-dropping-particle":"","parse-names":false,"suffix":""}],"container-title":"Warta ekonomi","id":"ITEM-1","issue":"17","issued":{"date-parts":[["2017"]]},"page":"20-32","title":"ANALISIS PERBANDINGAN KINERJA KEUANGAN BANK UMUM SYARIAH DENGAN BANK UMUM KONVENSIONAL DI INDONESIA (Studi Empiris Pada Perusahaan Perbankan di Bursa Efek Indonesia)","type":"article-journal","volume":"07"},"uris":["http://www.mendeley.com/documents/?uuid=dea95e85-ceb8-43df-b1b0-73bc5626f268"]}],"mendeley":{"formattedCitation":"(Solikah et al., 2017)","plainTextFormattedCitation":"(Solikah et al., 2017)","previouslyFormattedCitation":"(Solikah et al.,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Solikah et al.,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8</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LDR/FDR, CAR, ROA, BOPO, and NPL/NPF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Samad","given":"Abdus","non-dropping-particle":"","parse-names":false,"suffix":""},{"dropping-particle":"","family":"Anan","given":"Edy","non-dropping-particle":"","parse-names":false,"suffix":""}],"id":"ITEM-1","issued":{"date-parts":[["2017"]]},"page":"67-88","title":"Perbandingan Kinerja Keuangan antara Bank Umum Konvensional dan Bank Umum Syariah di Indonesia Comparison of Financial Performance between Conventional Commercial Banks and Sharia Commercial Banks in Indonesia","type":"article-journal"},"uris":["http://www.mendeley.com/documents/?uuid=e65b982b-d278-407f-b8d5-5118cf5a6110"]}],"mendeley":{"formattedCitation":"(Samad &amp; Anan, 2017)","plainTextFormattedCitation":"(Samad &amp; Anan, 2017)","previouslyFormattedCitation":"(Samad &amp; Anan,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Samad &amp; Anan,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9</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 ROA, BOPO, dan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Wijaya","given":"Luh Dita Dian","non-dropping-particle":"","parse-names":false,"suffix":""},{"dropping-particle":"","family":"Erawati","given":"Ni Made Adi","non-dropping-particle":"","parse-names":false,"suffix":""}],"container-title":"E-Jurnal Akuntansi Universitas Udayana","id":"ITEM-1","issue":"3","issued":{"date-parts":[["2017"]]},"page":"2217-2243","title":"ANALISIS PERBANDINGAN KINERJA KEUANGAN PERBANKAN UMUM KONVENSIONAL DAN PERBANKAN SYARIAH PERIODE 2011- 2015","type":"article-journal","volume":"20"},"uris":["http://www.mendeley.com/documents/?uuid=9ce47970-5cae-4e4a-9eab-2be1189df546"]}],"mendeley":{"formattedCitation":"(Wijaya &amp; Erawati, 2017)","plainTextFormattedCitation":"(Wijaya &amp; Erawati, 2017)","previouslyFormattedCitation":"(Wijaya &amp; Erawat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Wijaya &amp; Erawati,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0</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F, FDR, BOPO, NOM dan ROA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DOI":"10.24042/febi.v2i1.943","author":[{"dropping-particle":"Al","family":"Parisi","given":"Salman","non-dropping-particle":"","parse-names":false,"suffix":""}],"id":"ITEM-1","issued":{"date-parts":[["2017"]]},"title":"Determinan Kinerja Keuangan Bank Umum Syariah di Indonesia","type":"article-journal"},"uris":["http://www.mendeley.com/documents/?uuid=7b400371-88d2-492d-8b77-49ef6097d41a"]}],"mendeley":{"formattedCitation":"(Parisi, 2017)","plainTextFormattedCitation":"(Parisi, 2017)","previouslyFormattedCitation":"(Parisi,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Parisi,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1</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ROA, ROE, NPL, BOPO dan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Wahyuni","given":"Molli","non-dropping-particle":"","parse-names":false,"suffix":""},{"dropping-particle":"","family":"Efriza","given":"Ririn Eka","non-dropping-particle":"","parse-names":false,"suffix":""}],"id":"ITEM-1","issued":{"date-parts":[["2017"]]},"page":"66-74","title":"Analisis Perbandingan Kinerja Keuangan Bank Syariah Dengan Bank Konvensional di Indonesia","type":"article-journal","volume":"1"},"uris":["http://www.mendeley.com/documents/?uuid=b3007233-c320-4b8e-9e1a-dac4d08358e7"]}],"mendeley":{"formattedCitation":"(Wahyuni &amp; Efriza, 2017)","plainTextFormattedCitation":"(Wahyuni &amp; Efriza, 2017)","previouslyFormattedCitation":"(Wahyuni &amp; Efriza, 2017)"},"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Wahyuni &amp; Efriza, 2017)</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2</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Z-index dan NPL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Amalia","given":"Alvien Nur","non-dropping-particle":"","parse-names":false,"suffix":""}],"container-title":"SYI’AR IQTISHADI: Journal of Islamic Economics, Finance and Banking","id":"ITEM-1","issue":"1","issued":{"date-parts":[["2018"]]},"page":"1-24","title":"Analisis Perbandingan Tingkat Stabilitas Keuangan Perbankan Syariah dan Konvensional di Indonesia","type":"article-journal","volume":"2"},"uris":["http://www.mendeley.com/documents/?uuid=ae5c072e-a8bf-4028-830c-0452a441a72e"]}],"mendeley":{"formattedCitation":"(Amalia, 2018)","plainTextFormattedCitation":"(Amalia, 2018)","previouslyFormattedCitation":"(Amalia, 2018)"},"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Amalia, 2018)</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3</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LDR, Total Aset dan kinerja keuangan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Paramitha","given":"Dyah Ayu","non-dropping-particle":"","parse-names":false,"suffix":""},{"dropping-particle":"","family":"Astuti","given":"Puji","non-dropping-particle":"","parse-names":false,"suffix":""}],"container-title":"JURNAL AKUNTANSI &amp; EKONOMI","id":"ITEM-1","issue":"2","issued":{"date-parts":[["2018"]]},"page":"38-50","title":"Analisis Perbandingan Kinerja Keuangan Pada Bank Syariah dan Bank Konvensional","type":"article-journal","volume":"3"},"uris":["http://www.mendeley.com/documents/?uuid=93848b86-d4cb-4506-9cdb-ff8536751b92"]}],"mendeley":{"formattedCitation":"(Paramitha &amp; Astuti, 2018)","plainTextFormattedCitation":"(Paramitha &amp; Astuti, 2018)","previouslyFormattedCitation":"(Paramitha &amp; Astuti, 2018)"},"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Paramitha &amp; Astuti, 2018)</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4</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Rasio permodalan, Rasio Kualitas Aktiva Produktif, Rasio Rentabilitas, Rasio Efisiensi dan Rasio likuiditas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Suhendro","given":"Dedi","non-dropping-particle":"","parse-names":false,"suffix":""}],"container-title":"Jurnal Masharif al-Syariah: Jurnal Ekonomi dan Perbankan Syariah","id":"ITEM-1","issue":"1","issued":{"date-parts":[["2018"]]},"page":"1-26","title":"ANALISIS PERBANDINGAN KINERJA KEUANGAN BANK UMUM SYARIAH VS BANK UMUM KONVENSIONAL DI INDONESIA DENGAN MENGGUNAKAN RASIO KEUANGAN","type":"article-journal","volume":"3"},"uris":["http://www.mendeley.com/documents/?uuid=4ee967a8-90ea-48eb-a25d-322dd7df9485"]}],"mendeley":{"formattedCitation":"(Suhendro, 2018)","plainTextFormattedCitation":"(Suhendro, 2018)","previouslyFormattedCitation":"(Suhendro, 2018)"},"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Suhendro, 2018)</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5</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KAP, PPAP, NPM, ROA, BOPO dan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Maharani","given":"Yuni","non-dropping-particle":"","parse-names":false,"suffix":""},{"dropping-particle":"","family":"Hafidhudin","given":"Didin","non-dropping-particle":"","parse-names":false,"suffix":""},{"dropping-particle":"","family":"Tanjung","given":"Hendri","non-dropping-particle":"","parse-names":false,"suffix":""}],"container-title":"KASABA: JOURNAL OF ISLAMIC ECONOMY","id":"ITEM-1","issue":"1","issued":{"date-parts":[["2018"]]},"page":"25-41","title":"Analisis Perbandingan Kinerja Keuangan Bank Syariah dan Bank Konvensional Berdasarkan Model Accrual Basis dan cash Basis","type":"article-journal","volume":"11"},"uris":["http://www.mendeley.com/documents/?uuid=cd55977d-0695-484c-91e1-d02b9689c911"]}],"mendeley":{"formattedCitation":"(Maharani et al., 2018)","plainTextFormattedCitation":"(Maharani et al., 2018)","previouslyFormattedCitation":"(Maharani et al., 2018)"},"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Maharani et al., 2018)</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6</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 CAR, NPL, ROA, OROE (BOPO) and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Pratiwi","given":"Nila","non-dropping-particle":"","parse-names":false,"suffix":""}],"id":"ITEM-1","issued":{"date-parts":[["2016"]]},"title":"Analisis perbandingan kinerja keuangan perbankan syariah dengan perbankan konvensional di bursa efek indonesia nila pratiwi","type":"article-journal"},"uris":["http://www.mendeley.com/documents/?uuid=7ef927c9-85cf-4068-91e0-a4ad92284eb4"]}],"mendeley":{"formattedCitation":"(Pratiwi, 2016)","plainTextFormattedCitation":"(Pratiwi, 2016)","previouslyFormattedCitation":"(Pratiwi, 2016)"},"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Pratiwi, 2016)</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7</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 ROA, BOPO dan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Putri","given":"Cut Emylia","non-dropping-particle":"","parse-names":false,"suffix":""},{"dropping-particle":"","family":"Jonathan","given":"Robin","non-dropping-particle":"","parse-names":false,"suffix":""},{"dropping-particle":"","family":"Lau","given":"Elfreda Aplonia","non-dropping-particle":"","parse-names":false,"suffix":""}],"container-title":"Ekonomia","id":"ITEM-1","issue":"2","issued":{"date-parts":[["2018"]]},"page":"1-16","title":"ANALISIS KINERJA KEUANGAN BANK MANDIRI KONVENSIONAL DAN BANK MANDIRI SYARIAH CABANG SANGATTA","type":"article-journal","volume":"7"},"uris":["http://www.mendeley.com/documents/?uuid=2a332b29-9800-42a6-a188-8bfde89a3e7c"]}],"mendeley":{"formattedCitation":"(C. E. Putri et al., 2018)","plainTextFormattedCitation":"(C. E. Putri et al., 2018)","previouslyFormattedCitation":"(C. E. Putri et al., 2018)"},"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C. E. Putri et al., 2018)</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8</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M, LDR, RORA and ROA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Novianti","given":"Maya","non-dropping-particle":"","parse-names":false,"suffix":""}],"container-title":"Jurnal Fairness Volume","id":"ITEM-1","issue":"2","issued":{"date-parts":[["2019"]]},"page":"127-136","title":"Analisis Perbedaan Kinerja Keuangan Bank Syariah dan Bank Konvensional Menggunakan Rasio CAMEL","type":"article-journal","volume":"9"},"uris":["http://www.mendeley.com/documents/?uuid=a8c1bb65-90b2-4ac8-8e78-1e3981037f99"]}],"mendeley":{"formattedCitation":"(Novianti, 2019)","plainTextFormattedCitation":"(Novianti, 2019)","previouslyFormattedCitation":"(Novianti,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Novianti,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19</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MEL (Capital, Asset, Management, Earning, and Liquidity)/(CAR, BOPO, LDR, NIM, ROA dan NPL)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Rachman","given":"Harri Yuni","non-dropping-particle":"","parse-names":false,"suffix":""},{"dropping-particle":"","family":"Wati","given":"Lela Nurlaela","non-dropping-particle":"","parse-names":false,"suffix":""},{"dropping-particle":"","family":"Riadi","given":"Refren","non-dropping-particle":"","parse-names":false,"suffix":""}],"container-title":"JURNAL AKUNTANSI","id":"ITEM-1","issue":"2","issued":{"date-parts":[["2019"]]},"page":"94-108","title":"ANALISIS PERBANDINGAN KINERJA KEUANGAN BANK SYARIAH DENGAN BANK KONVENSIONAL","type":"article-journal","volume":"8"},"uris":["http://www.mendeley.com/documents/?uuid=f4215d4d-7f06-4a15-9f00-726a10c75b4b"]}],"mendeley":{"formattedCitation":"(Rachman et al., 2019)","plainTextFormattedCitation":"(Rachman et al., 2019)","previouslyFormattedCitation":"(Rachman et al.,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Rachman et al.,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0</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NPF, ROA, BOPO, LDR/F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Dwilita","given":"Handriyani","non-dropping-particle":"","parse-names":false,"suffix":""},{"dropping-particle":"","family":"Tambunan","given":"Sarli","non-dropping-particle":"","parse-names":false,"suffix":""}],"container-title":"Jurnal Akuntansi Bisnis &amp; Publik","id":"ITEM-1","issue":"1","issued":{"date-parts":[["2019"]]},"page":"145-162","title":"PERBANDINGAN KINERJA PERBANKAN INDONESIA STUDI SYARIAH YANG TERDAFTAR DI BURSA EFEK INDONESIA PERIODE 2008-2017","type":"article-journal","volume":"10"},"uris":["http://www.mendeley.com/documents/?uuid=3a659db2-f98c-43fc-9bff-f3391490fc05"]}],"mendeley":{"formattedCitation":"(Dwilita &amp; Tambunan, 2019)","plainTextFormattedCitation":"(Dwilita &amp; Tambunan, 2019)","previouslyFormattedCitation":"(Dwilita &amp; Tambunan,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Dwilita &amp; Tambunan,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1</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ROA, LDR/FDR, NPL/NPF dan BOPO/REO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Ilmi","given":"Finandri Tri","non-dropping-particle":"","parse-names":false,"suffix":""},{"dropping-particle":"","family":"Wahyuati","given":"Aniek","non-dropping-particle":"","parse-names":false,"suffix":""}],"container-title":"Jurnal Ilmu dan Riset Manajemen","id":"ITEM-1","issue":"3","issued":{"date-parts":[["2019"]]},"page":"1-17","title":"ANALISIS PERBANDINGAN KINERJA KEUANGAN PADA BANK KONVENSIONAL DAN BANK SYARIAH DI BEI","type":"article-journal","volume":"8"},"uris":["http://www.mendeley.com/documents/?uuid=1e96c88d-0abe-45f8-be4f-b8b03d47913d"]}],"mendeley":{"formattedCitation":"(Ilmi &amp; Wahyuati, 2019)","plainTextFormattedCitation":"(Ilmi &amp; Wahyuati, 2019)","previouslyFormattedCitation":"(Ilmi &amp; Wahyuati,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Ilmi &amp; Wahyuati,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lastRenderedPageBreak/>
              <w:t>22</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LDR, ROA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Mukhtar","given":"Afiah","non-dropping-particle":"","parse-names":false,"suffix":""},{"dropping-particle":"","family":"Rinaldi","given":"Syamsul","non-dropping-particle":"","parse-names":false,"suffix":""}],"container-title":"PAY: Jurnal Keuangan dan Perbankan","id":"ITEM-1","issue":"2","issued":{"date-parts":[["2019"]]},"page":"58-66","title":"ANALISIS PERBANDINGAN KINERJA KEUANGAN BANK KONVENSIONAL DAN BANK SYARIAH DI INDONESIA","type":"article-journal","volume":"1"},"uris":["http://www.mendeley.com/documents/?uuid=1ce6e74b-8a40-4f6a-a469-839054ce2d5f"]}],"mendeley":{"formattedCitation":"(Mukhtar &amp; Rinaldi, 2019)","plainTextFormattedCitation":"(Mukhtar &amp; Rinaldi, 2019)","previouslyFormattedCitation":"(Mukhtar &amp; Rinaldi,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Mukhtar &amp; Rinaldi,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3</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 ROA, ROE, BOPO,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Asraf","given":"","non-dropping-particle":"","parse-names":false,"suffix":""},{"dropping-particle":"","family":"Yurasti","given":"","non-dropping-particle":"","parse-names":false,"suffix":""},{"dropping-particle":"","family":"Suwarni","given":"","non-dropping-particle":"","parse-names":false,"suffix":""}],"container-title":"Jurnal MBIA","id":"ITEM-1","issue":"3","issued":{"date-parts":[["2019"]]},"page":"121-136","title":"Analisis Perbandingan Kinerja Keuangan Bank Syariah Mandiri Dengan Bank Mandiri Konvensional","type":"article-journal","volume":"18"},"uris":["http://www.mendeley.com/documents/?uuid=4984ad26-1602-4b57-99f6-ba3e92f0e84c"]}],"mendeley":{"formattedCitation":"(Asraf et al., 2019)","plainTextFormattedCitation":"(Asraf et al., 2019)","previouslyFormattedCitation":"(Asraf et al.,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Asraf et al.,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4</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Quick Rasio, LDR, CAR, ROA, BOPO dan  NPM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Yanti","given":"Novi","non-dropping-particle":"","parse-names":false,"suffix":""},{"dropping-particle":"","family":"Rozalina","given":"Yanti","non-dropping-particle":"","parse-names":false,"suffix":""}],"container-title":"Journal of Economic and Management Scienties","id":"ITEM-1","issue":"2","issued":{"date-parts":[["2019"]]},"page":"37-56","title":"COMPARISON ANALYSIS OF FINANCIAL PERFORMANCE BETWEEN CONVENTIONAL AND ISLAMIC BANKING ARE LISTED IN INDONESIA STOCK EXCHANGE (CASE STUDY BANK BRI AND BANK PANIN SYARIAH)","type":"article-journal","volume":"1"},"uris":["http://www.mendeley.com/documents/?uuid=6a086864-c62a-4603-8fae-de038b59b8fb"]}],"mendeley":{"formattedCitation":"(Yanti &amp; Rozalina, 2019)","plainTextFormattedCitation":"(Yanti &amp; Rozalina, 2019)","previouslyFormattedCitation":"(Yanti &amp; Rozalina, 2019)"},"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Yanti &amp; Rozalina, 2019)</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5</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 ROA. BOPO, LDR dan Leverage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Putri","given":"Annastasya Meisa","non-dropping-particle":"","parse-names":false,"suffix":""},{"dropping-particle":"","family":"Iradianty","given":"Aldilla","non-dropping-particle":"","parse-names":false,"suffix":""}],"container-title":"Jurnal Mitra Manajemen","id":"ITEM-1","issue":"8","issued":{"date-parts":[["2020"]]},"page":"1103-1117","title":"ANALISIS PERBANDINGAN KINERJA KEUANGAN PERBANKAN SYARIAH DENGAN PERBANKAN KONVENSIONAL 2015-2019","type":"article-journal","volume":"4"},"uris":["http://www.mendeley.com/documents/?uuid=503dc70c-2c9f-473c-a45b-4b6faec7b1d8"]}],"mendeley":{"formattedCitation":"(A. M. Putri &amp; Iradianty, 2020)","plainTextFormattedCitation":"(A. M. Putri &amp; Iradianty, 2020)","previouslyFormattedCitation":"(A. M. Putri &amp; Iradianty, 2020)"},"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A. M. Putri &amp; Iradianty, 2020)</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6</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ROA, NIM, BOPO dan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Alamsyah","given":"Sustari","non-dropping-particle":"","parse-names":false,"suffix":""},{"dropping-particle":"","family":"Meilyda","given":"Sheily Dwi","non-dropping-particle":"","parse-names":false,"suffix":""}],"container-title":"Balance Vocation Accounting Journal","id":"ITEM-1","issue":"2","issued":{"date-parts":[["2020"]]},"page":"137-152","title":"Analisis Perbandingan Kinerja CAR, ROA, NIM, BOPO dan LDR Perbankan Syariah dengan Perbankan Konvensional","type":"article-journal","volume":"4"},"uris":["http://www.mendeley.com/documents/?uuid=d0508dee-08e2-4d56-b804-e8e9ca1be335"]}],"mendeley":{"formattedCitation":"(Alamsyah &amp; Meilyda, 2020)","plainTextFormattedCitation":"(Alamsyah &amp; Meilyda, 2020)","previouslyFormattedCitation":"(Alamsyah &amp; Meilyda, 2020)"},"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Alamsyah &amp; Meilyda, 2020)</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7</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ROA, NPF dan BOPO, CAR dan ROE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DOI":"10.1905/iqtishadia.v7i2.3672","author":[{"dropping-particle":"","family":"Surya","given":"Yoga Adi","non-dropping-particle":"","parse-names":false,"suffix":""},{"dropping-particle":"","family":"Asiyah","given":"Binti Nur","non-dropping-particle":"","parse-names":false,"suffix":""}],"container-title":"Iqtishadia: Jurnal Ekonomi dan Perbankan Syariah","id":"ITEM-1","issue":"2","issued":{"date-parts":[["2020"]]},"page":"20-36","title":"Analisis Perbandingan Kinerja Keuangan Bank BNI Syariah dan Bank Syariah Mandiri Di Masa Pandemi Covid-19","type":"article-journal","volume":"7"},"uris":["http://www.mendeley.com/documents/?uuid=5672c0ee-e0db-4361-9368-684e01183c3c"]}],"mendeley":{"formattedCitation":"(Surya &amp; Asiyah, 2020)","plainTextFormattedCitation":"(Surya &amp; Asiyah, 2020)","previouslyFormattedCitation":"(Surya &amp; Asiyah, 2020)"},"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Surya &amp; Asiyah, 2020)</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28</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CAR, NPL, ROA, BOPO, LDR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Dandung","given":"Maria Euphrasia","non-dropping-particle":"","parse-names":false,"suffix":""},{"dropping-particle":"","family":"Amtiran","given":"Paulina Y.","non-dropping-particle":"","parse-names":false,"suffix":""},{"dropping-particle":"","family":"Ratu","given":"Marselina","non-dropping-particle":"","parse-names":false,"suffix":""}],"container-title":"JOURNAL OF MANAGEMENT (SME’s)","id":"ITEM-1","issue":"1","issued":{"date-parts":[["2020"]]},"page":"65-82","title":"ANALISIS PERBANDINGAN KINERJA KEUANGAN PERBANKAN KONVENSIONAL DAN PERBANKAN SYARIAH","type":"article-journal","volume":"11"},"uris":["http://www.mendeley.com/documents/?uuid=9a3eab34-3afb-47ed-9f23-627af082c5bc"]}],"mendeley":{"formattedCitation":"(Dandung et al., 2020)","plainTextFormattedCitation":"(Dandung et al., 2020)","previouslyFormattedCitation":"(Dandung et al., 2020)"},"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Dandung et al., 2020)</w:t>
            </w:r>
            <w:r w:rsidRPr="00C62A24">
              <w:rPr>
                <w:rFonts w:asciiTheme="majorBidi" w:hAnsiTheme="majorBidi" w:cstheme="majorBidi"/>
                <w:color w:val="auto"/>
              </w:rPr>
              <w:fldChar w:fldCharType="end"/>
            </w:r>
          </w:p>
        </w:tc>
      </w:tr>
      <w:tr w:rsidR="00C62A24" w:rsidRPr="00C62A24" w:rsidTr="00C62A24">
        <w:tc>
          <w:tcPr>
            <w:tcW w:w="709" w:type="dxa"/>
          </w:tcPr>
          <w:p w:rsidR="00C62A24" w:rsidRPr="00C62A24" w:rsidRDefault="00C62A24" w:rsidP="00253048">
            <w:pPr>
              <w:jc w:val="center"/>
              <w:rPr>
                <w:rFonts w:asciiTheme="majorBidi" w:hAnsiTheme="majorBidi" w:cstheme="majorBidi"/>
              </w:rPr>
            </w:pPr>
            <w:r w:rsidRPr="00C62A24">
              <w:rPr>
                <w:rFonts w:asciiTheme="majorBidi" w:hAnsiTheme="majorBidi" w:cstheme="majorBidi"/>
              </w:rPr>
              <w:t>29</w:t>
            </w:r>
          </w:p>
        </w:tc>
        <w:tc>
          <w:tcPr>
            <w:tcW w:w="8298" w:type="dxa"/>
          </w:tcPr>
          <w:p w:rsidR="00C62A24" w:rsidRPr="00C62A24" w:rsidRDefault="00C62A24" w:rsidP="00253048">
            <w:pPr>
              <w:rPr>
                <w:rFonts w:asciiTheme="majorBidi" w:hAnsiTheme="majorBidi" w:cstheme="majorBidi"/>
              </w:rPr>
            </w:pPr>
            <w:r w:rsidRPr="00C62A24">
              <w:rPr>
                <w:rFonts w:asciiTheme="majorBidi" w:hAnsiTheme="majorBidi" w:cstheme="majorBidi"/>
              </w:rPr>
              <w:t xml:space="preserve">NPL/NPF, NPM, ROA, dan LDR/FDR </w:t>
            </w:r>
            <w:r w:rsidRPr="00C62A24">
              <w:rPr>
                <w:rFonts w:asciiTheme="majorBidi" w:hAnsiTheme="majorBidi" w:cstheme="majorBidi"/>
              </w:rPr>
              <w:fldChar w:fldCharType="begin" w:fldLock="1"/>
            </w:r>
            <w:r w:rsidRPr="00C62A24">
              <w:rPr>
                <w:rFonts w:asciiTheme="majorBidi" w:hAnsiTheme="majorBidi" w:cstheme="majorBidi"/>
              </w:rPr>
              <w:instrText>ADDIN CSL_CITATION {"citationItems":[{"id":"ITEM-1","itemData":{"author":[{"dropping-particle":"","family":"Mandasari","given":"Jayanti","non-dropping-particle":"","parse-names":false,"suffix":""}],"container-title":"JAFA: Journal of Accounting, Finance and Auditing","id":"ITEM-1","issue":"1","issued":{"date-parts":[["2021"]]},"page":"17-24","title":"ANALISIS PERBANDINGAN KINERJA KEUANGAN BANK KONVENSIONAL DAN BANK SYARI’AH DI INDONESIA TAHUN 2016-2019","type":"article-journal","volume":"3"},"uris":["http://www.mendeley.com/documents/?uuid=005200b8-8402-42ef-9eae-707fb8c9580d"]}],"mendeley":{"formattedCitation":"(Mandasari, 2021)","plainTextFormattedCitation":"(Mandasari, 2021)","previouslyFormattedCitation":"(Mandasari, 2021)"},"properties":{"noteIndex":0},"schema":"https://github.com/citation-style-language/schema/raw/master/csl-citation.json"}</w:instrText>
            </w:r>
            <w:r w:rsidRPr="00C62A24">
              <w:rPr>
                <w:rFonts w:asciiTheme="majorBidi" w:hAnsiTheme="majorBidi" w:cstheme="majorBidi"/>
              </w:rPr>
              <w:fldChar w:fldCharType="separate"/>
            </w:r>
            <w:r w:rsidRPr="00C62A24">
              <w:rPr>
                <w:rFonts w:asciiTheme="majorBidi" w:hAnsiTheme="majorBidi" w:cstheme="majorBidi"/>
                <w:noProof/>
              </w:rPr>
              <w:t>(Mandasari, 2021)</w:t>
            </w:r>
            <w:r w:rsidRPr="00C62A24">
              <w:rPr>
                <w:rFonts w:asciiTheme="majorBidi" w:hAnsiTheme="majorBidi" w:cstheme="majorBidi"/>
              </w:rPr>
              <w:fldChar w:fldCharType="end"/>
            </w:r>
          </w:p>
        </w:tc>
      </w:tr>
      <w:tr w:rsidR="00C62A24" w:rsidRPr="00C62A24" w:rsidTr="00C62A24">
        <w:tc>
          <w:tcPr>
            <w:tcW w:w="709" w:type="dxa"/>
          </w:tcPr>
          <w:p w:rsidR="00C62A24" w:rsidRPr="00C62A24" w:rsidRDefault="00C62A24" w:rsidP="00253048">
            <w:pPr>
              <w:jc w:val="center"/>
              <w:rPr>
                <w:rFonts w:asciiTheme="majorBidi" w:hAnsiTheme="majorBidi" w:cstheme="majorBidi"/>
              </w:rPr>
            </w:pPr>
            <w:r w:rsidRPr="00C62A24">
              <w:rPr>
                <w:rFonts w:asciiTheme="majorBidi" w:hAnsiTheme="majorBidi" w:cstheme="majorBidi"/>
              </w:rPr>
              <w:t>30</w:t>
            </w:r>
          </w:p>
        </w:tc>
        <w:tc>
          <w:tcPr>
            <w:tcW w:w="8298" w:type="dxa"/>
          </w:tcPr>
          <w:p w:rsidR="00C62A24" w:rsidRPr="00C62A24" w:rsidRDefault="00C62A24" w:rsidP="00253048">
            <w:pPr>
              <w:rPr>
                <w:rFonts w:asciiTheme="majorBidi" w:hAnsiTheme="majorBidi" w:cstheme="majorBidi"/>
              </w:rPr>
            </w:pPr>
            <w:r w:rsidRPr="00C62A24">
              <w:rPr>
                <w:rFonts w:asciiTheme="majorBidi" w:hAnsiTheme="majorBidi" w:cstheme="majorBidi"/>
              </w:rPr>
              <w:t xml:space="preserve">CAR, NPL/NPF, ROA, BOPO, dan LDR/FDR </w:t>
            </w:r>
            <w:r w:rsidRPr="00C62A24">
              <w:rPr>
                <w:rFonts w:asciiTheme="majorBidi" w:hAnsiTheme="majorBidi" w:cstheme="majorBidi"/>
              </w:rPr>
              <w:fldChar w:fldCharType="begin" w:fldLock="1"/>
            </w:r>
            <w:r w:rsidRPr="00C62A24">
              <w:rPr>
                <w:rFonts w:asciiTheme="majorBidi" w:hAnsiTheme="majorBidi" w:cstheme="majorBidi"/>
              </w:rPr>
              <w:instrText>ADDIN CSL_CITATION {"citationItems":[{"id":"ITEM-1","itemData":{"author":[{"dropping-particle":"","family":"Komalasari","given":"Ila","non-dropping-particle":"","parse-names":false,"suffix":""},{"dropping-particle":"","family":"Wirman","given":"","non-dropping-particle":"","parse-names":false,"suffix":""}],"container-title":"Jurnal Akuntansi Bisnis","id":"ITEM-1","issue":"2","issued":{"date-parts":[["2021"]]},"page":"114-125","title":"ANALISIS PERBANDINGAN KINERJA KEUANGAN BANK KONVENSIONAL DENGAN BANK SYARIAH PERIODE 2015-2019","type":"article-journal","volume":"14"},"uris":["http://www.mendeley.com/documents/?uuid=39a814a8-aeb7-4d0b-ba5d-6c7180f55a2b"]}],"mendeley":{"formattedCitation":"(Komalasari &amp; Wirman, 2021)","plainTextFormattedCitation":"(Komalasari &amp; Wirman, 2021)","previouslyFormattedCitation":"(Komalasari &amp; Wirman, 2021)"},"properties":{"noteIndex":0},"schema":"https://github.com/citation-style-language/schema/raw/master/csl-citation.json"}</w:instrText>
            </w:r>
            <w:r w:rsidRPr="00C62A24">
              <w:rPr>
                <w:rFonts w:asciiTheme="majorBidi" w:hAnsiTheme="majorBidi" w:cstheme="majorBidi"/>
              </w:rPr>
              <w:fldChar w:fldCharType="separate"/>
            </w:r>
            <w:r w:rsidRPr="00C62A24">
              <w:rPr>
                <w:rFonts w:asciiTheme="majorBidi" w:hAnsiTheme="majorBidi" w:cstheme="majorBidi"/>
                <w:noProof/>
              </w:rPr>
              <w:t>(Komalasari &amp; Wirman, 2021)</w:t>
            </w:r>
            <w:r w:rsidRPr="00C62A24">
              <w:rPr>
                <w:rFonts w:asciiTheme="majorBidi" w:hAnsiTheme="majorBidi" w:cstheme="majorBidi"/>
              </w:rPr>
              <w:fldChar w:fldCharType="end"/>
            </w:r>
          </w:p>
        </w:tc>
      </w:tr>
      <w:tr w:rsidR="00C62A24" w:rsidRPr="00C62A24" w:rsidTr="00C62A24">
        <w:tc>
          <w:tcPr>
            <w:tcW w:w="709" w:type="dxa"/>
          </w:tcPr>
          <w:p w:rsidR="00C62A24" w:rsidRPr="00C62A24" w:rsidRDefault="00C62A24" w:rsidP="00253048">
            <w:pPr>
              <w:pStyle w:val="Ventura-Content"/>
              <w:ind w:firstLine="0"/>
              <w:jc w:val="center"/>
              <w:rPr>
                <w:rFonts w:asciiTheme="majorBidi" w:hAnsiTheme="majorBidi" w:cstheme="majorBidi"/>
                <w:color w:val="auto"/>
              </w:rPr>
            </w:pPr>
            <w:r w:rsidRPr="00C62A24">
              <w:rPr>
                <w:rFonts w:asciiTheme="majorBidi" w:hAnsiTheme="majorBidi" w:cstheme="majorBidi"/>
                <w:color w:val="auto"/>
              </w:rPr>
              <w:t>31</w:t>
            </w:r>
          </w:p>
        </w:tc>
        <w:tc>
          <w:tcPr>
            <w:tcW w:w="8298" w:type="dxa"/>
          </w:tcPr>
          <w:p w:rsidR="00C62A24" w:rsidRPr="00C62A24" w:rsidRDefault="00C62A24" w:rsidP="00253048">
            <w:pPr>
              <w:pStyle w:val="Ventura-Content"/>
              <w:ind w:firstLine="0"/>
              <w:rPr>
                <w:rFonts w:asciiTheme="majorBidi" w:hAnsiTheme="majorBidi" w:cstheme="majorBidi"/>
                <w:color w:val="auto"/>
              </w:rPr>
            </w:pPr>
            <w:r w:rsidRPr="00C62A24">
              <w:rPr>
                <w:rFonts w:asciiTheme="majorBidi" w:hAnsiTheme="majorBidi" w:cstheme="majorBidi"/>
                <w:color w:val="auto"/>
              </w:rPr>
              <w:t xml:space="preserve">Rasio likuiditas, rasio profitabilitas, rasio solvabilitas, dan rasio efisiensi </w:t>
            </w:r>
            <w:r w:rsidRPr="00C62A24">
              <w:rPr>
                <w:rFonts w:asciiTheme="majorBidi" w:hAnsiTheme="majorBidi" w:cstheme="majorBidi"/>
                <w:color w:val="auto"/>
              </w:rPr>
              <w:fldChar w:fldCharType="begin" w:fldLock="1"/>
            </w:r>
            <w:r w:rsidRPr="00C62A24">
              <w:rPr>
                <w:rFonts w:asciiTheme="majorBidi" w:hAnsiTheme="majorBidi" w:cstheme="majorBidi"/>
                <w:color w:val="auto"/>
              </w:rPr>
              <w:instrText>ADDIN CSL_CITATION {"citationItems":[{"id":"ITEM-1","itemData":{"author":[{"dropping-particle":"","family":"Nasution","given":"Muhammad Syafril","non-dropping-particle":"","parse-names":false,"suffix":""},{"dropping-particle":"","family":"Kamal","given":"Husni","non-dropping-particle":"","parse-names":false,"suffix":""}],"container-title":"AT-TASYRI’ Jurnal Ilmiah Prodi Muamalah","id":"ITEM-1","issue":"1","issued":{"date-parts":[["2021"]]},"page":"29-38","title":"ANALISA PERBANDINGAN KINERJA PERBANKAN SYARIAH DAN KONVENSIONAL PRA DAN PASCA COVID-19","type":"article-journal","volume":"13"},"uris":["http://www.mendeley.com/documents/?uuid=4592cf79-c800-45df-8704-c9f840a39c1a"]}],"mendeley":{"formattedCitation":"(Nasution &amp; Kamal, 2021)","plainTextFormattedCitation":"(Nasution &amp; Kamal, 2021)","previouslyFormattedCitation":"(Nasution &amp; Kamal, 2021)"},"properties":{"noteIndex":0},"schema":"https://github.com/citation-style-language/schema/raw/master/csl-citation.json"}</w:instrText>
            </w:r>
            <w:r w:rsidRPr="00C62A24">
              <w:rPr>
                <w:rFonts w:asciiTheme="majorBidi" w:hAnsiTheme="majorBidi" w:cstheme="majorBidi"/>
                <w:color w:val="auto"/>
              </w:rPr>
              <w:fldChar w:fldCharType="separate"/>
            </w:r>
            <w:r w:rsidRPr="00C62A24">
              <w:rPr>
                <w:rFonts w:asciiTheme="majorBidi" w:hAnsiTheme="majorBidi" w:cstheme="majorBidi"/>
                <w:noProof/>
                <w:color w:val="auto"/>
              </w:rPr>
              <w:t>(Nasution &amp; Kamal, 2021)</w:t>
            </w:r>
            <w:r w:rsidRPr="00C62A24">
              <w:rPr>
                <w:rFonts w:asciiTheme="majorBidi" w:hAnsiTheme="majorBidi" w:cstheme="majorBidi"/>
                <w:color w:val="auto"/>
              </w:rPr>
              <w:fldChar w:fldCharType="end"/>
            </w:r>
          </w:p>
        </w:tc>
      </w:tr>
    </w:tbl>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Jika dikelompokkan maka akan tampak sebagai berikut:</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Rasio likuiditas/hutang jangka pendek menggunakan quick rasio, cash ratio, current ratio, loan to deposit ratio/financing to deposit ratio (LDR/FDR), ratio of return on risk asset (RORA).</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Rasio solvabilitas/hutang keseluruhan: Capital adequacy ratio (CAR), total debt to asset ratio, total debt to equity ratio, </w:t>
      </w:r>
      <w:r w:rsidRPr="00C62A24">
        <w:rPr>
          <w:rFonts w:asciiTheme="majorBidi" w:hAnsiTheme="majorBidi" w:cstheme="majorBidi"/>
          <w:color w:val="auto"/>
          <w:sz w:val="22"/>
          <w:szCs w:val="22"/>
          <w:shd w:val="clear" w:color="auto" w:fill="FFFFFF"/>
        </w:rPr>
        <w:t>debt to equity ratio (DER).</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Rasio rentabilitas/Earning: return on asset (ROA), biaya operasional per pendapatan operasional/rasio efisiensi operasional (BOPO/REO), non perfoming loans /Non Performing Financing(NPL/NPF).</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Rasio profitabilitas/laba: gross profit margin, operating profit margin, net profit (NPM) margin, return on investment (ROI), return on assets (ROA), net interest margin (NIM), return on equity (ROE).</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Rasio stabilitas</w:t>
      </w:r>
      <w:r w:rsidRPr="00C62A24">
        <w:rPr>
          <w:rFonts w:asciiTheme="majorBidi" w:hAnsiTheme="majorBidi" w:cstheme="majorBidi"/>
          <w:i/>
          <w:iCs/>
          <w:color w:val="auto"/>
          <w:sz w:val="22"/>
          <w:szCs w:val="22"/>
        </w:rPr>
        <w:t>/</w:t>
      </w:r>
      <w:r w:rsidRPr="00C62A24">
        <w:rPr>
          <w:rFonts w:asciiTheme="majorBidi" w:hAnsiTheme="majorBidi" w:cstheme="majorBidi"/>
          <w:color w:val="auto"/>
          <w:sz w:val="22"/>
          <w:szCs w:val="22"/>
        </w:rPr>
        <w:t>Aktivitas: rasio perputaran piutang, rasio perputaran aktiva tetap, rasio perputaran persediaan, rasio perputaran total aktiva.</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CAMEL</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Rasio efisiensi, </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Rasio leverage</w:t>
      </w:r>
    </w:p>
    <w:p w:rsidR="00C62A24" w:rsidRPr="00C62A24" w:rsidRDefault="00C62A24" w:rsidP="00C62A24">
      <w:pPr>
        <w:pStyle w:val="Ventura-Content"/>
        <w:numPr>
          <w:ilvl w:val="0"/>
          <w:numId w:val="12"/>
        </w:numPr>
        <w:ind w:left="851" w:hanging="425"/>
        <w:rPr>
          <w:rFonts w:asciiTheme="majorBidi" w:hAnsiTheme="majorBidi" w:cstheme="majorBidi"/>
          <w:color w:val="auto"/>
          <w:sz w:val="22"/>
          <w:szCs w:val="22"/>
        </w:rPr>
      </w:pPr>
      <w:r w:rsidRPr="00C62A24">
        <w:rPr>
          <w:rFonts w:asciiTheme="majorBidi" w:hAnsiTheme="majorBidi" w:cstheme="majorBidi"/>
          <w:color w:val="auto"/>
          <w:sz w:val="22"/>
          <w:szCs w:val="22"/>
        </w:rPr>
        <w:t>Rasio z-index</w:t>
      </w:r>
    </w:p>
    <w:p w:rsidR="00C62A24" w:rsidRPr="00C62A24" w:rsidRDefault="00C62A24" w:rsidP="00C62A24">
      <w:pPr>
        <w:pStyle w:val="Ventura-Content"/>
        <w:ind w:firstLine="0"/>
        <w:rPr>
          <w:rFonts w:asciiTheme="majorBidi" w:hAnsiTheme="majorBidi" w:cstheme="majorBidi"/>
          <w:color w:val="auto"/>
          <w:sz w:val="22"/>
          <w:szCs w:val="22"/>
        </w:rPr>
      </w:pPr>
    </w:p>
    <w:p w:rsidR="00C62A24" w:rsidRPr="00C62A24" w:rsidRDefault="00C62A24" w:rsidP="00C62A24">
      <w:pPr>
        <w:pStyle w:val="Ventura-Content"/>
        <w:ind w:firstLine="0"/>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RQ4. Potret kinerja keuangan perbankan syariah di Indonesia</w:t>
      </w:r>
    </w:p>
    <w:p w:rsidR="00C62A24" w:rsidRPr="00C62A24" w:rsidRDefault="00C62A24" w:rsidP="00C62A24">
      <w:pPr>
        <w:pStyle w:val="Ventura-Content"/>
        <w:rPr>
          <w:rFonts w:asciiTheme="majorBidi" w:hAnsiTheme="majorBidi" w:cstheme="majorBidi"/>
          <w:color w:val="auto"/>
          <w:sz w:val="22"/>
          <w:szCs w:val="22"/>
          <w:shd w:val="clear" w:color="auto" w:fill="FFFFFF"/>
        </w:rPr>
      </w:pPr>
      <w:r w:rsidRPr="00C62A24">
        <w:rPr>
          <w:rFonts w:asciiTheme="majorBidi" w:hAnsiTheme="majorBidi" w:cstheme="majorBidi"/>
          <w:color w:val="auto"/>
          <w:sz w:val="22"/>
          <w:szCs w:val="22"/>
        </w:rPr>
        <w:t xml:space="preserve">Hasil analisis </w:t>
      </w:r>
      <w:r w:rsidRPr="00C62A24">
        <w:rPr>
          <w:rFonts w:asciiTheme="majorBidi" w:hAnsiTheme="majorBidi" w:cstheme="majorBidi"/>
          <w:i/>
          <w:color w:val="auto"/>
          <w:sz w:val="22"/>
          <w:szCs w:val="22"/>
        </w:rPr>
        <w:t>systematic literature review</w:t>
      </w:r>
      <w:r w:rsidRPr="00C62A24">
        <w:rPr>
          <w:rFonts w:asciiTheme="majorBidi" w:hAnsiTheme="majorBidi" w:cstheme="majorBidi"/>
          <w:color w:val="auto"/>
          <w:sz w:val="22"/>
          <w:szCs w:val="22"/>
        </w:rPr>
        <w:t xml:space="preserve"> menunjukkan bahwa kinerja keuangan perbankan syariah dalam kurun waktu 2017-2021 mengalami pasang surut, hal ini dibuktikan berdasarkan beberapa temuan peneliti sebelumnya yang menunjukkan bahwa kinerja perbankan syariah mengalami fluktuasi dari sisi rasio keuang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Kurniasih","given":"Endah Tri","non-dropping-particle":"","parse-names":false,"suffix":""},{"dropping-particle":"","family":"Suryani","given":"Ade Irma","non-dropping-particle":"","parse-names":false,"suffix":""}],"container-title":"JURNAL DEVELOPMENT","id":"ITEM-1","issue":"1","issued":{"date-parts":[["2017"]]},"page":"99-109","title":"ANALISIS PERBANDINGAN KINERJA KEUANGAN BANK SYARIAH DENGAN BANK KONVENSIONAL (STUDI KASUS PADA PT. BANK SYARIAH MANDIRI DENGAN PT. BANK TABUNGAN NEGARA TBK. PERIODE 2010- 2015","type":"article-journal","volume":"5"},"uris":["http://www.mendeley.com/documents/?uuid=952998d5-9377-4fef-9891-fc966349280f"]}],"mendeley":{"formattedCitation":"(Kurniasih &amp; Suryani, 2017)","plainTextFormattedCitation":"(Kurniasih &amp; Suryani, 2017)","previouslyFormattedCitation":"(Kurniasih &amp; Suryan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Kurniasih &amp; Suryani,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akan tetapi disisi yang lain, kinerja keuangan perbankan syariah masih termasuk dalam kategori cukup sehat pada rasio tertentu khususnya pada </w:t>
      </w:r>
      <w:r w:rsidRPr="00C62A24">
        <w:rPr>
          <w:rStyle w:val="Emphasis"/>
          <w:rFonts w:asciiTheme="majorBidi" w:hAnsiTheme="majorBidi" w:cstheme="majorBidi"/>
          <w:color w:val="auto"/>
          <w:sz w:val="22"/>
          <w:szCs w:val="22"/>
          <w:shd w:val="clear" w:color="auto" w:fill="FFFFFF"/>
        </w:rPr>
        <w:t xml:space="preserve">rasio likuiditas dan dan solvabilitas yang sangat baik karena secara umum dari seluruh rasio yang dikaji tidak melewati batas yang telah ditetapkan oleh Bank Indonesia </w:t>
      </w:r>
      <w:r w:rsidRPr="00C62A24">
        <w:rPr>
          <w:rStyle w:val="Emphasis"/>
          <w:rFonts w:asciiTheme="majorBidi" w:hAnsiTheme="majorBidi" w:cstheme="majorBidi"/>
          <w:i w:val="0"/>
          <w:iCs w:val="0"/>
          <w:color w:val="auto"/>
          <w:sz w:val="22"/>
          <w:szCs w:val="22"/>
          <w:shd w:val="clear" w:color="auto" w:fill="FFFFFF"/>
        </w:rPr>
        <w:fldChar w:fldCharType="begin" w:fldLock="1"/>
      </w:r>
      <w:r w:rsidRPr="00C62A24">
        <w:rPr>
          <w:rStyle w:val="Emphasis"/>
          <w:rFonts w:asciiTheme="majorBidi" w:hAnsiTheme="majorBidi" w:cstheme="majorBidi"/>
          <w:color w:val="auto"/>
          <w:sz w:val="22"/>
          <w:szCs w:val="22"/>
          <w:shd w:val="clear" w:color="auto" w:fill="FFFFFF"/>
        </w:rPr>
        <w:instrText>ADDIN CSL_CITATION {"citationItems":[{"id":"ITEM-1","itemData":{"author":[{"dropping-particle":"","family":"Kurniasih","given":"Endah Tri","non-dropping-particle":"","parse-names":false,"suffix":""},{"dropping-particle":"","family":"Suryani","given":"Ade Irma","non-dropping-particle":"","parse-names":false,"suffix":""}],"container-title":"JURNAL DEVELOPMENT","id":"ITEM-1","issue":"1","issued":{"date-parts":[["2017"]]},"page":"99-109","title":"ANALISIS PERBANDINGAN KINERJA KEUANGAN BANK SYARIAH DENGAN BANK KONVENSIONAL (STUDI KASUS PADA PT. BANK SYARIAH MANDIRI DENGAN PT. BANK TABUNGAN NEGARA TBK. PERIODE 2010- 2015","type":"article-journal","volume":"5"},"uris":["http://www.mendeley.com/documents/?uuid=952998d5-9377-4fef-9891-fc966349280f"]}],"mendeley":{"formattedCitation":"(Kurniasih &amp; Suryani, 2017)","plainTextFormattedCitation":"(Kurniasih &amp; Suryani, 2017)","previouslyFormattedCitation":"(Kurniasih &amp; Suryani, 2017)"},"properties":{"noteIndex":0},"schema":"https://github.com/citation-style-language/schema/raw/master/csl-citation.json"}</w:instrText>
      </w:r>
      <w:r w:rsidRPr="00C62A24">
        <w:rPr>
          <w:rStyle w:val="Emphasis"/>
          <w:rFonts w:asciiTheme="majorBidi" w:hAnsiTheme="majorBidi" w:cstheme="majorBidi"/>
          <w:i w:val="0"/>
          <w:iCs w:val="0"/>
          <w:color w:val="auto"/>
          <w:sz w:val="22"/>
          <w:szCs w:val="22"/>
          <w:shd w:val="clear" w:color="auto" w:fill="FFFFFF"/>
        </w:rPr>
        <w:fldChar w:fldCharType="separate"/>
      </w:r>
      <w:r w:rsidRPr="00C62A24">
        <w:rPr>
          <w:rStyle w:val="Emphasis"/>
          <w:rFonts w:asciiTheme="majorBidi" w:hAnsiTheme="majorBidi" w:cstheme="majorBidi"/>
          <w:noProof/>
          <w:color w:val="auto"/>
          <w:sz w:val="22"/>
          <w:szCs w:val="22"/>
          <w:shd w:val="clear" w:color="auto" w:fill="FFFFFF"/>
        </w:rPr>
        <w:t>(Kurniasih &amp; Suryani, 2017)</w:t>
      </w:r>
      <w:r w:rsidRPr="00C62A24">
        <w:rPr>
          <w:rStyle w:val="Emphasis"/>
          <w:rFonts w:asciiTheme="majorBidi" w:hAnsiTheme="majorBidi" w:cstheme="majorBidi"/>
          <w:i w:val="0"/>
          <w:iCs w:val="0"/>
          <w:color w:val="auto"/>
          <w:sz w:val="22"/>
          <w:szCs w:val="22"/>
          <w:shd w:val="clear" w:color="auto" w:fill="FFFFFF"/>
        </w:rPr>
        <w:fldChar w:fldCharType="end"/>
      </w:r>
      <w:r w:rsidRPr="00C62A24">
        <w:rPr>
          <w:rStyle w:val="Emphasis"/>
          <w:rFonts w:asciiTheme="majorBidi" w:hAnsiTheme="majorBidi" w:cstheme="majorBidi"/>
          <w:color w:val="auto"/>
          <w:sz w:val="22"/>
          <w:szCs w:val="22"/>
          <w:shd w:val="clear" w:color="auto" w:fill="FFFFFF"/>
        </w:rPr>
        <w:t xml:space="preserve">, </w:t>
      </w:r>
      <w:r w:rsidRPr="00C62A24">
        <w:rPr>
          <w:rStyle w:val="Emphasis"/>
          <w:rFonts w:asciiTheme="majorBidi" w:hAnsiTheme="majorBidi" w:cstheme="majorBidi"/>
          <w:i w:val="0"/>
          <w:iCs w:val="0"/>
          <w:color w:val="auto"/>
          <w:sz w:val="22"/>
          <w:szCs w:val="22"/>
          <w:shd w:val="clear" w:color="auto" w:fill="FFFFFF"/>
        </w:rPr>
        <w:fldChar w:fldCharType="begin" w:fldLock="1"/>
      </w:r>
      <w:r w:rsidRPr="00C62A24">
        <w:rPr>
          <w:rStyle w:val="Emphasis"/>
          <w:rFonts w:asciiTheme="majorBidi" w:hAnsiTheme="majorBidi" w:cstheme="majorBidi"/>
          <w:color w:val="auto"/>
          <w:sz w:val="22"/>
          <w:szCs w:val="22"/>
          <w:shd w:val="clear" w:color="auto" w:fill="FFFFFF"/>
        </w:rPr>
        <w:instrText>ADDIN CSL_CITATION {"citationItems":[{"id":"ITEM-1","itemData":{"author":[{"dropping-particle":"","family":"Komalasari","given":"Ila","non-dropping-particle":"","parse-names":false,"suffix":""},{"dropping-particle":"","family":"Wirman","given":"","non-dropping-particle":"","parse-names":false,"suffix":""}],"container-title":"Jurnal Akuntansi Bisnis","id":"ITEM-1","issue":"2","issued":{"date-parts":[["2021"]]},"page":"114-125","title":"ANALISIS PERBANDINGAN KINERJA KEUANGAN BANK KONVENSIONAL DENGAN BANK SYARIAH PERIODE 2015-2019","type":"article-journal","volume":"14"},"uris":["http://www.mendeley.com/documents/?uuid=39a814a8-aeb7-4d0b-ba5d-6c7180f55a2b"]}],"mendeley":{"formattedCitation":"(Komalasari &amp; Wirman, 2021)","manualFormatting":"Komalasari &amp; Wirman, (2021)","plainTextFormattedCitation":"(Komalasari &amp; Wirman, 2021)","previouslyFormattedCitation":"(Komalasari &amp; Wirman, 2021)"},"properties":{"noteIndex":0},"schema":"https://github.com/citation-style-language/schema/raw/master/csl-citation.json"}</w:instrText>
      </w:r>
      <w:r w:rsidRPr="00C62A24">
        <w:rPr>
          <w:rStyle w:val="Emphasis"/>
          <w:rFonts w:asciiTheme="majorBidi" w:hAnsiTheme="majorBidi" w:cstheme="majorBidi"/>
          <w:i w:val="0"/>
          <w:iCs w:val="0"/>
          <w:color w:val="auto"/>
          <w:sz w:val="22"/>
          <w:szCs w:val="22"/>
          <w:shd w:val="clear" w:color="auto" w:fill="FFFFFF"/>
        </w:rPr>
        <w:fldChar w:fldCharType="separate"/>
      </w:r>
      <w:r w:rsidRPr="00C62A24">
        <w:rPr>
          <w:rStyle w:val="Emphasis"/>
          <w:rFonts w:asciiTheme="majorBidi" w:hAnsiTheme="majorBidi" w:cstheme="majorBidi"/>
          <w:noProof/>
          <w:color w:val="auto"/>
          <w:sz w:val="22"/>
          <w:szCs w:val="22"/>
          <w:shd w:val="clear" w:color="auto" w:fill="FFFFFF"/>
        </w:rPr>
        <w:t>Komalasari &amp; Wirman, (2021)</w:t>
      </w:r>
      <w:r w:rsidRPr="00C62A24">
        <w:rPr>
          <w:rStyle w:val="Emphasis"/>
          <w:rFonts w:asciiTheme="majorBidi" w:hAnsiTheme="majorBidi" w:cstheme="majorBidi"/>
          <w:i w:val="0"/>
          <w:iCs w:val="0"/>
          <w:color w:val="auto"/>
          <w:sz w:val="22"/>
          <w:szCs w:val="22"/>
          <w:shd w:val="clear" w:color="auto" w:fill="FFFFFF"/>
        </w:rPr>
        <w:fldChar w:fldCharType="end"/>
      </w:r>
      <w:r w:rsidRPr="00C62A24">
        <w:rPr>
          <w:rStyle w:val="Emphasis"/>
          <w:rFonts w:asciiTheme="majorBidi" w:hAnsiTheme="majorBidi" w:cstheme="majorBidi"/>
          <w:color w:val="auto"/>
          <w:sz w:val="22"/>
          <w:szCs w:val="22"/>
          <w:shd w:val="clear" w:color="auto" w:fill="FFFFFF"/>
        </w:rPr>
        <w:t xml:space="preserve"> </w:t>
      </w:r>
      <w:r w:rsidRPr="00C62A24">
        <w:rPr>
          <w:rFonts w:asciiTheme="majorBidi" w:hAnsiTheme="majorBidi" w:cstheme="majorBidi"/>
          <w:color w:val="auto"/>
          <w:sz w:val="22"/>
          <w:szCs w:val="22"/>
        </w:rPr>
        <w:t>juga mengatakan bahwa rasio likuiditas bank syariah lebih unggul ketimbang bank konvensional</w:t>
      </w:r>
      <w:r w:rsidRPr="00C62A24">
        <w:rPr>
          <w:rFonts w:asciiTheme="majorBidi" w:hAnsiTheme="majorBidi" w:cstheme="majorBidi"/>
          <w:color w:val="auto"/>
          <w:sz w:val="22"/>
          <w:szCs w:val="22"/>
          <w:shd w:val="clear" w:color="auto" w:fill="FFFFFF"/>
        </w:rPr>
        <w:t xml:space="preserve">, bahkan </w:t>
      </w:r>
      <w:r w:rsidRPr="00C62A24">
        <w:rPr>
          <w:rFonts w:asciiTheme="majorBidi" w:hAnsiTheme="majorBidi" w:cstheme="majorBidi"/>
          <w:color w:val="auto"/>
          <w:sz w:val="22"/>
          <w:szCs w:val="22"/>
        </w:rPr>
        <w:t xml:space="preserve">dari sisi rasio solvabilitas CAR bank umum syariah sangat baik yaitu  25,56% diatas bank umum konvensional yang hanya 13,36%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Samad","given":"Abdus","non-dropping-particle":"","parse-names":false,"suffix":""},{"dropping-particle":"","family":"Anan","given":"Edy","non-dropping-particle":"","parse-names":false,"suffix":""}],"id":"ITEM-1","issued":{"date-parts":[["2017"]]},"page":"67-88","title":"Perbandingan Kinerja Keuangan antara Bank Umum Konvensional dan Bank Umum Syariah di Indonesia Comparison of Financial Performance between Conventional Commercial Banks and Sharia Commercial Banks in Indonesia","type":"article-journal"},"uris":["http://www.mendeley.com/documents/?uuid=e65b982b-d278-407f-b8d5-5118cf5a6110"]}],"mendeley":{"formattedCitation":"(Samad &amp; Anan, 2017)","plainTextFormattedCitation":"(Samad &amp; Anan, 2017)","previouslyFormattedCitation":"(Samad &amp; Anan,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Samad &amp; Anan,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artinya bank syariah lebih baik kinerjanya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Komardi","given":"Dadi","non-dropping-particle":"","parse-names":false,"suffix":""},{"dropping-particle":"","family":"Silalahi","given":"Ester Romaulina","non-dropping-particle":"","parse-names":false,"suffix":""}],"container-title":"KURS","id":"ITEM-1","issue":"2","issued":{"date-parts":[["2017"]]},"page":"175-183","title":"COMPARATIVE ANALYSIS OF FINANCIAL PERFORMANCE OF SYARIAH BANKING AND CONVENTIONAL BANKING","type":"article-journal","volume":"2"},"uris":["http://www.mendeley.com/documents/?uuid=7c437621-acba-430a-bc35-64e789e48c37"]}],"mendeley":{"formattedCitation":"(Komardi &amp; Silalahi, 2017)","plainTextFormattedCitation":"(Komardi &amp; Silalahi, 2017)","previouslyFormattedCitation":"(Komardi &amp; Silalah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Komardi &amp; Silalahi,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w:t>
      </w:r>
      <w:r w:rsidRPr="00C62A24">
        <w:rPr>
          <w:rStyle w:val="Emphasis"/>
          <w:rFonts w:asciiTheme="majorBidi" w:hAnsiTheme="majorBidi" w:cstheme="majorBidi"/>
          <w:color w:val="auto"/>
          <w:sz w:val="22"/>
          <w:szCs w:val="22"/>
          <w:shd w:val="clear" w:color="auto" w:fill="FFFFFF"/>
        </w:rPr>
        <w:t xml:space="preserve">bahkan temuan </w:t>
      </w:r>
      <w:r w:rsidRPr="00C62A24">
        <w:rPr>
          <w:rStyle w:val="Emphasis"/>
          <w:rFonts w:asciiTheme="majorBidi" w:hAnsiTheme="majorBidi" w:cstheme="majorBidi"/>
          <w:i w:val="0"/>
          <w:iCs w:val="0"/>
          <w:color w:val="auto"/>
          <w:sz w:val="22"/>
          <w:szCs w:val="22"/>
          <w:shd w:val="clear" w:color="auto" w:fill="FFFFFF"/>
        </w:rPr>
        <w:fldChar w:fldCharType="begin" w:fldLock="1"/>
      </w:r>
      <w:r w:rsidRPr="00C62A24">
        <w:rPr>
          <w:rStyle w:val="Emphasis"/>
          <w:rFonts w:asciiTheme="majorBidi" w:hAnsiTheme="majorBidi" w:cstheme="majorBidi"/>
          <w:color w:val="auto"/>
          <w:sz w:val="22"/>
          <w:szCs w:val="22"/>
          <w:shd w:val="clear" w:color="auto" w:fill="FFFFFF"/>
        </w:rPr>
        <w:instrText>ADDIN CSL_CITATION {"citationItems":[{"id":"ITEM-1","itemData":{"author":[{"dropping-particle":"","family":"Vivin","given":"Yenni Annor","non-dropping-particle":"","parse-names":false,"suffix":""},{"dropping-particle":"","family":"Wahono","given":"Budi","non-dropping-particle":"","parse-names":false,"suffix":""}],"container-title":"e–Jurnal Riset Manajemen","id":"ITEM-1","issued":{"date-parts":[["2017"]]},"page":"15-28","title":"Analisis Perbandingan Kinerja Keuangan Bank Umum Syariah Dengan Bank Umum Konvensional Di Indonesia","type":"article-journal"},"uris":["http://www.mendeley.com/documents/?uuid=72569926-2c18-41be-80de-902139c862a0"]}],"mendeley":{"formattedCitation":"(Vivin &amp; Wahono, 2017)","manualFormatting":"Vivin &amp; Wahono, (2016)","plainTextFormattedCitation":"(Vivin &amp; Wahono, 2017)","previouslyFormattedCitation":"(Vivin &amp; Wahono, 2017)"},"properties":{"noteIndex":0},"schema":"https://github.com/citation-style-language/schema/raw/master/csl-citation.json"}</w:instrText>
      </w:r>
      <w:r w:rsidRPr="00C62A24">
        <w:rPr>
          <w:rStyle w:val="Emphasis"/>
          <w:rFonts w:asciiTheme="majorBidi" w:hAnsiTheme="majorBidi" w:cstheme="majorBidi"/>
          <w:i w:val="0"/>
          <w:iCs w:val="0"/>
          <w:color w:val="auto"/>
          <w:sz w:val="22"/>
          <w:szCs w:val="22"/>
          <w:shd w:val="clear" w:color="auto" w:fill="FFFFFF"/>
        </w:rPr>
        <w:fldChar w:fldCharType="separate"/>
      </w:r>
      <w:r w:rsidRPr="00C62A24">
        <w:rPr>
          <w:rStyle w:val="Emphasis"/>
          <w:rFonts w:asciiTheme="majorBidi" w:hAnsiTheme="majorBidi" w:cstheme="majorBidi"/>
          <w:noProof/>
          <w:color w:val="auto"/>
          <w:sz w:val="22"/>
          <w:szCs w:val="22"/>
          <w:shd w:val="clear" w:color="auto" w:fill="FFFFFF"/>
        </w:rPr>
        <w:t>Vivin &amp; Wahono, (2016)</w:t>
      </w:r>
      <w:r w:rsidRPr="00C62A24">
        <w:rPr>
          <w:rStyle w:val="Emphasis"/>
          <w:rFonts w:asciiTheme="majorBidi" w:hAnsiTheme="majorBidi" w:cstheme="majorBidi"/>
          <w:i w:val="0"/>
          <w:iCs w:val="0"/>
          <w:color w:val="auto"/>
          <w:sz w:val="22"/>
          <w:szCs w:val="22"/>
          <w:shd w:val="clear" w:color="auto" w:fill="FFFFFF"/>
        </w:rPr>
        <w:fldChar w:fldCharType="end"/>
      </w:r>
      <w:r w:rsidRPr="00C62A24">
        <w:rPr>
          <w:rStyle w:val="Emphasis"/>
          <w:rFonts w:asciiTheme="majorBidi" w:hAnsiTheme="majorBidi" w:cstheme="majorBidi"/>
          <w:color w:val="auto"/>
          <w:sz w:val="22"/>
          <w:szCs w:val="22"/>
          <w:shd w:val="clear" w:color="auto" w:fill="FFFFFF"/>
        </w:rPr>
        <w:t xml:space="preserve"> lebih luas lagi dari hasil perbandingan kienerja keuangan anatara bank syariah dengan bank konvensional yaitu bahwa </w:t>
      </w:r>
      <w:r w:rsidRPr="00C62A24">
        <w:rPr>
          <w:rFonts w:asciiTheme="majorBidi" w:hAnsiTheme="majorBidi" w:cstheme="majorBidi"/>
          <w:color w:val="auto"/>
          <w:sz w:val="22"/>
          <w:szCs w:val="22"/>
        </w:rPr>
        <w:t xml:space="preserve">kinerja bank umum syariah lebih baik kinerjanya dari segi rasio NPL, LDR, dan BOPO dibanding bank umum konvensional, temuan itu diperkuat oleh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Wahyuni","given":"Molli","non-dropping-particle":"","parse-names":false,"suffix":""},{"dropping-particle":"","family":"Efriza","given":"Ririn Eka","non-dropping-particle":"","parse-names":false,"suffix":""}],"id":"ITEM-1","issued":{"date-parts":[["2017"]]},"page":"66-74","title":"Analisis Perbandingan Kinerja Keuangan Bank Syariah Dengan Bank Konvensional di Indonesia","type":"article-journal","volume":"1"},"uris":["http://www.mendeley.com/documents/?uuid=b3007233-c320-4b8e-9e1a-dac4d08358e7"]}],"mendeley":{"formattedCitation":"(Wahyuni &amp; Efriza, 2017)","manualFormatting":"Wahyuni &amp; Efriza, (2017)","plainTextFormattedCitation":"(Wahyuni &amp; Efriza, 2017)","previouslyFormattedCitation":"(Wahyuni &amp; Efriza,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Wahyuni &amp; Efriza,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yang secara keseluruhan pada rasion CAR, ROA, ROE, NPL, BOPO dan LDR perbankkan syariah lebih baik kinerjanya dibanding perbankan konvensional pada periode peneliti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Thayib","given":"Balgis","non-dropping-particle":"","parse-names":false,"suffix":""},{"dropping-particle":"","family":"Murni","given":"Sri","non-dropping-particle":"","parse-names":false,"suffix":""},{"dropping-particle":"","family":"Maramis","given":"Joubert. B.","non-dropping-particle":"","parse-names":false,"suffix":""}],"container-title":"Jurnal EMBA","id":"ITEM-1","issue":"2","issued":{"date-parts":[["2017"]]},"page":"1759-1768","title":"COMPARATIVE ANALYSIS OF FINANCIAL PERFORMANCE OF ISLAMIC AND CONVENTIONAL BANKS","type":"article-journal","volume":"5"},"uris":["http://www.mendeley.com/documents/?uuid=29299228-4a8b-42c5-9778-05beec76de01"]}],"mendeley":{"formattedCitation":"(Thayib et al., 2017)","manualFormatting":"Thayib et al., (2017)","plainTextFormattedCitation":"(Thayib et al., 2017)","previouslyFormattedCitation":"(Thayib et al.,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Thayib et al.,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pun menyebutkan bahwa bank syariah kinerjanya baik jika dilihat dari rasio CAR, DER dan LDR, sehingga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Putri","given":"Annastasya Meisa","non-dropping-particle":"","parse-names":false,"suffix":""},{"dropping-particle":"","family":"Iradianty","given":"Aldilla","non-dropping-particle":"","parse-names":false,"suffix":""}],"container-title":"Jurnal Mitra Manajemen","id":"ITEM-1","issue":"8","issued":{"date-parts":[["2020"]]},"page":"1103-1117","title":"ANALISIS PERBANDINGAN KINERJA KEUANGAN PERBANKAN SYARIAH DENGAN PERBANKAN KONVENSIONAL 2015-2019","type":"article-journal","volume":"4"},"uris":["http://www.mendeley.com/documents/?uuid=503dc70c-2c9f-473c-a45b-4b6faec7b1d8"]}],"mendeley":{"formattedCitation":"(A. M. Putri &amp; Iradianty, 2020)","manualFormatting":"Putri &amp; Iradianty, (2020)","plainTextFormattedCitation":"(A. M. Putri &amp; Iradianty, 2020)","previouslyFormattedCitation":"(A. M. Putri &amp; Iradianty, 2020)"},"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Putri &amp; Iradianty, (2020)</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d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Wijaya","given":"Luh Dita Dian","non-dropping-particle":"","parse-names":false,"suffix":""},{"dropping-particle":"","family":"Erawati","given":"Ni Made Adi","non-dropping-particle":"","parse-names":false,"suffix":""}],"container-title":"E-Jurnal Akuntansi Universitas Udayana","id":"ITEM-1","issue":"3","issued":{"date-parts":[["2017"]]},"page":"2217-2243","title":"ANALISIS PERBANDINGAN KINERJA KEUANGAN PERBANKAN UMUM KONVENSIONAL DAN PERBANKAN SYARIAH PERIODE 2011- 2015","type":"article-journal","volume":"20"},"uris":["http://www.mendeley.com/documents/?uuid=9ce47970-5cae-4e4a-9eab-2be1189df546"]}],"mendeley":{"formattedCitation":"(Wijaya &amp; Erawati, 2017)","manualFormatting":"Wijaya &amp; Erawati, (2017)","plainTextFormattedCitation":"(Wijaya &amp; Erawati, 2017)","previouslyFormattedCitation":"(Wijaya &amp; Erawat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Wijaya &amp; Erawati,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menyimpulkan bahwa perbankan syariah memiliki kinerja keuangan yang baik, </w:t>
      </w:r>
      <w:r w:rsidRPr="00C62A24">
        <w:rPr>
          <w:rFonts w:asciiTheme="majorBidi" w:hAnsiTheme="majorBidi" w:cstheme="majorBidi"/>
          <w:color w:val="auto"/>
          <w:sz w:val="22"/>
          <w:szCs w:val="22"/>
        </w:rPr>
        <w:lastRenderedPageBreak/>
        <w:t xml:space="preserve">hal tersebut sesuai dengan fakta dari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Rosyadi","given":"Imron","non-dropping-particle":"","parse-names":false,"suffix":""}],"id":"ITEM-1","issue":"November 2015","issued":{"date-parts":[["2017"]]},"page":"61-74","title":"KOMPARASI EFISIENSI PERBANKAN SYARIAH DAN PERBANKAN","type":"article-journal","volume":"2"},"uris":["http://www.mendeley.com/documents/?uuid=2b80de40-df2d-4ea7-86fd-764db7820eab"]}],"mendeley":{"formattedCitation":"(Rosyadi, 2017)","manualFormatting":"Rosyadi, (2017)","plainTextFormattedCitation":"(Rosyadi, 2017)","previouslyFormattedCitation":"(Rosyad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Rosyadi,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berdasar hasil pengamatannya menunjukkan bahwa bank syariah memiliki skor kinerja yang lebih tinggi, dan bahkan kegiatan ekonomi (perbankan) bank syariah relatif lebih efisien dari bank konvensional.</w:t>
      </w:r>
    </w:p>
    <w:p w:rsidR="00C62A24" w:rsidRPr="00C62A24" w:rsidRDefault="00C62A24" w:rsidP="00C62A24">
      <w:pPr>
        <w:pStyle w:val="Ventura-Content"/>
        <w:ind w:firstLine="0"/>
        <w:rPr>
          <w:rFonts w:asciiTheme="majorBidi" w:hAnsiTheme="majorBidi" w:cstheme="majorBidi"/>
          <w:b/>
          <w:bCs/>
          <w:color w:val="auto"/>
          <w:sz w:val="22"/>
          <w:szCs w:val="22"/>
        </w:rPr>
      </w:pPr>
    </w:p>
    <w:p w:rsidR="00C62A24" w:rsidRPr="00C62A24" w:rsidRDefault="00C62A24" w:rsidP="00C62A24">
      <w:pPr>
        <w:pStyle w:val="Ventura-Content"/>
        <w:ind w:firstLine="0"/>
        <w:rPr>
          <w:rFonts w:asciiTheme="majorBidi" w:hAnsiTheme="majorBidi" w:cstheme="majorBidi"/>
          <w:b/>
          <w:bCs/>
          <w:color w:val="auto"/>
          <w:sz w:val="22"/>
          <w:szCs w:val="22"/>
          <w:lang w:val="sv-SE"/>
        </w:rPr>
      </w:pPr>
      <w:r w:rsidRPr="00C62A24">
        <w:rPr>
          <w:rFonts w:asciiTheme="majorBidi" w:hAnsiTheme="majorBidi" w:cstheme="majorBidi"/>
          <w:b/>
          <w:bCs/>
          <w:color w:val="auto"/>
          <w:sz w:val="22"/>
          <w:szCs w:val="22"/>
        </w:rPr>
        <w:t>RQ5. Solusi bagi perbankan syariah di Indonesia</w:t>
      </w:r>
    </w:p>
    <w:p w:rsidR="00C62A24" w:rsidRPr="00C62A24" w:rsidRDefault="00C62A24" w:rsidP="00C62A24">
      <w:pPr>
        <w:pStyle w:val="Ventura-Content"/>
        <w:rPr>
          <w:rFonts w:asciiTheme="majorBidi" w:hAnsiTheme="majorBidi" w:cstheme="majorBidi"/>
          <w:bCs/>
          <w:color w:val="auto"/>
          <w:sz w:val="22"/>
          <w:szCs w:val="22"/>
          <w:lang w:val="sv-SE"/>
        </w:rPr>
      </w:pPr>
      <w:r w:rsidRPr="00C62A24">
        <w:rPr>
          <w:rFonts w:asciiTheme="majorBidi" w:hAnsiTheme="majorBidi" w:cstheme="majorBidi"/>
          <w:color w:val="auto"/>
          <w:sz w:val="22"/>
          <w:szCs w:val="22"/>
          <w:lang w:val="sv-SE"/>
        </w:rPr>
        <w:t>Dalam</w:t>
      </w:r>
      <w:r w:rsidRPr="00C62A24">
        <w:rPr>
          <w:rFonts w:asciiTheme="majorBidi" w:hAnsiTheme="majorBidi" w:cstheme="majorBidi"/>
          <w:bCs/>
          <w:color w:val="auto"/>
          <w:sz w:val="22"/>
          <w:szCs w:val="22"/>
          <w:lang w:val="sv-SE"/>
        </w:rPr>
        <w:t xml:space="preserve"> operasinya, perbankan syariah yang tidak luput dari berbagai permasalahan tersebut, maka diperlukan suatu strategi dalam mengatasi permasalahan khususnya pada kinerja keuangannya, dalam rangka </w:t>
      </w:r>
      <w:r w:rsidRPr="00C62A24">
        <w:rPr>
          <w:rFonts w:asciiTheme="majorBidi" w:hAnsiTheme="majorBidi" w:cstheme="majorBidi"/>
          <w:color w:val="auto"/>
          <w:sz w:val="22"/>
          <w:szCs w:val="22"/>
          <w:lang w:val="sv-SE"/>
        </w:rPr>
        <w:t xml:space="preserve">meningkatkan kesiapan (readiness) perbankan syariah dalam menghadapi persaingan usaha pada tahun 2023 ditinjau dari aspek kinerja keuangan perusahaan </w:t>
      </w:r>
      <w:r w:rsidRPr="00C62A24">
        <w:rPr>
          <w:rFonts w:asciiTheme="majorBidi" w:hAnsiTheme="majorBidi" w:cstheme="majorBidi"/>
          <w:color w:val="auto"/>
          <w:sz w:val="22"/>
          <w:szCs w:val="22"/>
          <w:lang w:val="sv-SE"/>
        </w:rPr>
        <w:fldChar w:fldCharType="begin" w:fldLock="1"/>
      </w:r>
      <w:r w:rsidRPr="00C62A24">
        <w:rPr>
          <w:rFonts w:asciiTheme="majorBidi" w:hAnsiTheme="majorBidi" w:cstheme="majorBidi"/>
          <w:color w:val="auto"/>
          <w:sz w:val="22"/>
          <w:szCs w:val="22"/>
          <w:lang w:val="sv-SE"/>
        </w:rPr>
        <w:instrText>ADDIN CSL_CITATION {"citationItems":[{"id":"ITEM-1","itemData":{"author":[{"dropping-particle":"","family":"Novianti","given":"Maya","non-dropping-particle":"","parse-names":false,"suffix":""}],"container-title":"Jurnal Fairness Volume","id":"ITEM-1","issue":"2","issued":{"date-parts":[["2019"]]},"page":"127-136","title":"Analisis Perbedaan Kinerja Keuangan Bank Syariah dan Bank Konvensional Menggunakan Rasio CAMEL","type":"article-journal","volume":"9"},"uris":["http://www.mendeley.com/documents/?uuid=a8c1bb65-90b2-4ac8-8e78-1e3981037f99"]}],"mendeley":{"formattedCitation":"(Novianti, 2019)","plainTextFormattedCitation":"(Novianti, 2019)","previouslyFormattedCitation":"(Novianti, 2019)"},"properties":{"noteIndex":0},"schema":"https://github.com/citation-style-language/schema/raw/master/csl-citation.json"}</w:instrText>
      </w:r>
      <w:r w:rsidRPr="00C62A24">
        <w:rPr>
          <w:rFonts w:asciiTheme="majorBidi" w:hAnsiTheme="majorBidi" w:cstheme="majorBidi"/>
          <w:color w:val="auto"/>
          <w:sz w:val="22"/>
          <w:szCs w:val="22"/>
          <w:lang w:val="sv-SE"/>
        </w:rPr>
        <w:fldChar w:fldCharType="separate"/>
      </w:r>
      <w:r w:rsidRPr="00C62A24">
        <w:rPr>
          <w:rFonts w:asciiTheme="majorBidi" w:hAnsiTheme="majorBidi" w:cstheme="majorBidi"/>
          <w:noProof/>
          <w:color w:val="auto"/>
          <w:sz w:val="22"/>
          <w:szCs w:val="22"/>
          <w:lang w:val="sv-SE"/>
        </w:rPr>
        <w:t>(Novianti, 2019)</w:t>
      </w:r>
      <w:r w:rsidRPr="00C62A24">
        <w:rPr>
          <w:rFonts w:asciiTheme="majorBidi" w:hAnsiTheme="majorBidi" w:cstheme="majorBidi"/>
          <w:color w:val="auto"/>
          <w:sz w:val="22"/>
          <w:szCs w:val="22"/>
          <w:lang w:val="sv-SE"/>
        </w:rPr>
        <w:fldChar w:fldCharType="end"/>
      </w:r>
      <w:r w:rsidRPr="00C62A24">
        <w:rPr>
          <w:rFonts w:asciiTheme="majorBidi" w:hAnsiTheme="majorBidi" w:cstheme="majorBidi"/>
          <w:bCs/>
          <w:color w:val="auto"/>
          <w:sz w:val="22"/>
          <w:szCs w:val="22"/>
          <w:lang w:val="sv-SE"/>
        </w:rPr>
        <w:t xml:space="preserve">. Hasil </w:t>
      </w:r>
      <w:r w:rsidRPr="00C62A24">
        <w:rPr>
          <w:rFonts w:asciiTheme="majorBidi" w:hAnsiTheme="majorBidi" w:cstheme="majorBidi"/>
          <w:bCs/>
          <w:i/>
          <w:iCs/>
          <w:color w:val="auto"/>
          <w:sz w:val="22"/>
          <w:szCs w:val="22"/>
          <w:lang w:val="sv-SE"/>
        </w:rPr>
        <w:t>systematic literature review</w:t>
      </w:r>
      <w:r w:rsidRPr="00C62A24">
        <w:rPr>
          <w:rFonts w:asciiTheme="majorBidi" w:hAnsiTheme="majorBidi" w:cstheme="majorBidi"/>
          <w:bCs/>
          <w:color w:val="auto"/>
          <w:sz w:val="22"/>
          <w:szCs w:val="22"/>
          <w:lang w:val="sv-SE"/>
        </w:rPr>
        <w:t xml:space="preserve"> menemukan beberapa solusi sebagai alternatif jalan keluar yang dapat menjadi pertimbangan antara lain:</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shd w:val="clear" w:color="auto" w:fill="FFFFFF"/>
          <w:lang w:val="sv-SE"/>
        </w:rPr>
        <w:t xml:space="preserve">Rasio </w:t>
      </w:r>
      <w:r w:rsidRPr="00C62A24">
        <w:rPr>
          <w:rFonts w:asciiTheme="majorBidi" w:hAnsiTheme="majorBidi" w:cstheme="majorBidi"/>
          <w:color w:val="auto"/>
          <w:sz w:val="22"/>
          <w:szCs w:val="22"/>
          <w:lang w:val="sv-SE"/>
        </w:rPr>
        <w:t>rentabilitas</w:t>
      </w:r>
      <w:r w:rsidRPr="00C62A24">
        <w:rPr>
          <w:rFonts w:asciiTheme="majorBidi" w:hAnsiTheme="majorBidi" w:cstheme="majorBidi"/>
          <w:color w:val="auto"/>
          <w:sz w:val="22"/>
          <w:szCs w:val="22"/>
          <w:shd w:val="clear" w:color="auto" w:fill="FFFFFF"/>
          <w:lang w:val="sv-SE"/>
        </w:rPr>
        <w:t xml:space="preserve"> perbankan syariah dalam jangka panjang perlu diperbaiki </w:t>
      </w:r>
      <w:r w:rsidRPr="00C62A24">
        <w:rPr>
          <w:rFonts w:asciiTheme="majorBidi" w:hAnsiTheme="majorBidi" w:cstheme="majorBidi"/>
          <w:color w:val="auto"/>
          <w:sz w:val="22"/>
          <w:szCs w:val="22"/>
          <w:shd w:val="clear" w:color="auto" w:fill="FFFFFF"/>
          <w:lang w:val="sv-SE"/>
        </w:rPr>
        <w:fldChar w:fldCharType="begin" w:fldLock="1"/>
      </w:r>
      <w:r w:rsidRPr="00C62A24">
        <w:rPr>
          <w:rFonts w:asciiTheme="majorBidi" w:hAnsiTheme="majorBidi" w:cstheme="majorBidi"/>
          <w:color w:val="auto"/>
          <w:sz w:val="22"/>
          <w:szCs w:val="22"/>
          <w:shd w:val="clear" w:color="auto" w:fill="FFFFFF"/>
          <w:lang w:val="sv-SE"/>
        </w:rPr>
        <w:instrText>ADDIN CSL_CITATION {"citationItems":[{"id":"ITEM-1","itemData":{"author":[{"dropping-particle":"","family":"Kurniasih","given":"Endah Tri","non-dropping-particle":"","parse-names":false,"suffix":""},{"dropping-particle":"","family":"Suryani","given":"Ade Irma","non-dropping-particle":"","parse-names":false,"suffix":""}],"container-title":"JURNAL DEVELOPMENT","id":"ITEM-1","issue":"1","issued":{"date-parts":[["2017"]]},"page":"99-109","title":"ANALISIS PERBANDINGAN KINERJA KEUANGAN BANK SYARIAH DENGAN BANK KONVENSIONAL (STUDI KASUS PADA PT. BANK SYARIAH MANDIRI DENGAN PT. BANK TABUNGAN NEGARA TBK. PERIODE 2010- 2015","type":"article-journal","volume":"5"},"uris":["http://www.mendeley.com/documents/?uuid=952998d5-9377-4fef-9891-fc966349280f"]}],"mendeley":{"formattedCitation":"(Kurniasih &amp; Suryani, 2017)","plainTextFormattedCitation":"(Kurniasih &amp; Suryani, 2017)","previouslyFormattedCitation":"(Kurniasih &amp; Suryani, 2017)"},"properties":{"noteIndex":0},"schema":"https://github.com/citation-style-language/schema/raw/master/csl-citation.json"}</w:instrText>
      </w:r>
      <w:r w:rsidRPr="00C62A24">
        <w:rPr>
          <w:rFonts w:asciiTheme="majorBidi" w:hAnsiTheme="majorBidi" w:cstheme="majorBidi"/>
          <w:color w:val="auto"/>
          <w:sz w:val="22"/>
          <w:szCs w:val="22"/>
          <w:shd w:val="clear" w:color="auto" w:fill="FFFFFF"/>
          <w:lang w:val="sv-SE"/>
        </w:rPr>
        <w:fldChar w:fldCharType="separate"/>
      </w:r>
      <w:r w:rsidRPr="00C62A24">
        <w:rPr>
          <w:rFonts w:asciiTheme="majorBidi" w:hAnsiTheme="majorBidi" w:cstheme="majorBidi"/>
          <w:noProof/>
          <w:color w:val="auto"/>
          <w:sz w:val="22"/>
          <w:szCs w:val="22"/>
          <w:shd w:val="clear" w:color="auto" w:fill="FFFFFF"/>
          <w:lang w:val="sv-SE"/>
        </w:rPr>
        <w:t>(Kurniasih &amp; Suryani, 2017)</w:t>
      </w:r>
      <w:r w:rsidRPr="00C62A24">
        <w:rPr>
          <w:rFonts w:asciiTheme="majorBidi" w:hAnsiTheme="majorBidi" w:cstheme="majorBidi"/>
          <w:color w:val="auto"/>
          <w:sz w:val="22"/>
          <w:szCs w:val="22"/>
          <w:shd w:val="clear" w:color="auto" w:fill="FFFFFF"/>
          <w:lang w:val="sv-SE"/>
        </w:rPr>
        <w:fldChar w:fldCharType="end"/>
      </w:r>
      <w:r w:rsidRPr="00C62A24">
        <w:rPr>
          <w:rFonts w:asciiTheme="majorBidi" w:hAnsiTheme="majorBidi" w:cstheme="majorBidi"/>
          <w:color w:val="auto"/>
          <w:sz w:val="22"/>
          <w:szCs w:val="22"/>
          <w:lang w:val="sv-SE"/>
        </w:rPr>
        <w:t xml:space="preserve">, dan ditingkatkan melalui penambahan modal </w:t>
      </w:r>
      <w:r w:rsidRPr="00C62A24">
        <w:rPr>
          <w:rFonts w:asciiTheme="majorBidi" w:hAnsiTheme="majorBidi" w:cstheme="majorBidi"/>
          <w:color w:val="auto"/>
          <w:sz w:val="22"/>
          <w:szCs w:val="22"/>
          <w:lang w:val="sv-SE"/>
        </w:rPr>
        <w:fldChar w:fldCharType="begin" w:fldLock="1"/>
      </w:r>
      <w:r w:rsidRPr="00C62A24">
        <w:rPr>
          <w:rFonts w:asciiTheme="majorBidi" w:hAnsiTheme="majorBidi" w:cstheme="majorBidi"/>
          <w:color w:val="auto"/>
          <w:sz w:val="22"/>
          <w:szCs w:val="22"/>
          <w:lang w:val="sv-SE"/>
        </w:rPr>
        <w:instrText>ADDIN CSL_CITATION {"citationItems":[{"id":"ITEM-1","itemData":{"author":[{"dropping-particle":"","family":"Putri","given":"Cut Emylia","non-dropping-particle":"","parse-names":false,"suffix":""},{"dropping-particle":"","family":"Jonathan","given":"Robin","non-dropping-particle":"","parse-names":false,"suffix":""},{"dropping-particle":"","family":"Lau","given":"Elfreda Aplonia","non-dropping-particle":"","parse-names":false,"suffix":""}],"container-title":"Ekonomia","id":"ITEM-1","issue":"2","issued":{"date-parts":[["2018"]]},"page":"1-16","title":"ANALISIS KINERJA KEUANGAN BANK MANDIRI KONVENSIONAL DAN BANK MANDIRI SYARIAH CABANG SANGATTA","type":"article-journal","volume":"7"},"uris":["http://www.mendeley.com/documents/?uuid=2a332b29-9800-42a6-a188-8bfde89a3e7c"]},{"id":"ITEM-2","itemData":{"author":[{"dropping-particle":"","family":"Ilmi","given":"Finandri Tri","non-dropping-particle":"","parse-names":false,"suffix":""},{"dropping-particle":"","family":"Wahyuati","given":"Aniek","non-dropping-particle":"","parse-names":false,"suffix":""}],"container-title":"Jurnal Ilmu dan Riset Manajemen","id":"ITEM-2","issue":"3","issued":{"date-parts":[["2019"]]},"page":"1-17","title":"ANALISIS PERBANDINGAN KINERJA KEUANGAN PADA BANK KONVENSIONAL DAN BANK SYARIAH DI BEI","type":"article-journal","volume":"8"},"uris":["http://www.mendeley.com/documents/?uuid=1e96c88d-0abe-45f8-be4f-b8b03d47913d"]}],"mendeley":{"formattedCitation":"(Ilmi &amp; Wahyuati, 2019; C. E. Putri et al., 2018)","plainTextFormattedCitation":"(Ilmi &amp; Wahyuati, 2019; C. E. Putri et al., 2018)","previouslyFormattedCitation":"(Ilmi &amp; Wahyuati, 2019; C. E. Putri et al., 2018)"},"properties":{"noteIndex":0},"schema":"https://github.com/citation-style-language/schema/raw/master/csl-citation.json"}</w:instrText>
      </w:r>
      <w:r w:rsidRPr="00C62A24">
        <w:rPr>
          <w:rFonts w:asciiTheme="majorBidi" w:hAnsiTheme="majorBidi" w:cstheme="majorBidi"/>
          <w:color w:val="auto"/>
          <w:sz w:val="22"/>
          <w:szCs w:val="22"/>
          <w:lang w:val="sv-SE"/>
        </w:rPr>
        <w:fldChar w:fldCharType="separate"/>
      </w:r>
      <w:r w:rsidRPr="00C62A24">
        <w:rPr>
          <w:rFonts w:asciiTheme="majorBidi" w:hAnsiTheme="majorBidi" w:cstheme="majorBidi"/>
          <w:noProof/>
          <w:color w:val="auto"/>
          <w:sz w:val="22"/>
          <w:szCs w:val="22"/>
          <w:lang w:val="sv-SE"/>
        </w:rPr>
        <w:t>(Ilmi &amp; Wahyuati, 2019; C. E. Putri et al., 2018)</w:t>
      </w:r>
      <w:r w:rsidRPr="00C62A24">
        <w:rPr>
          <w:rFonts w:asciiTheme="majorBidi" w:hAnsiTheme="majorBidi" w:cstheme="majorBidi"/>
          <w:color w:val="auto"/>
          <w:sz w:val="22"/>
          <w:szCs w:val="22"/>
          <w:lang w:val="sv-SE"/>
        </w:rPr>
        <w:fldChar w:fldCharType="end"/>
      </w:r>
      <w:r w:rsidRPr="00C62A24">
        <w:rPr>
          <w:rFonts w:asciiTheme="majorBidi" w:hAnsiTheme="majorBidi" w:cstheme="majorBidi"/>
          <w:color w:val="auto"/>
          <w:sz w:val="22"/>
          <w:szCs w:val="22"/>
          <w:lang w:val="sv-SE"/>
        </w:rPr>
        <w:t xml:space="preserve">, serta mempertahankan dan menjaga tingkat utang dan </w:t>
      </w:r>
      <w:r w:rsidRPr="00C62A24">
        <w:rPr>
          <w:rFonts w:asciiTheme="majorBidi" w:hAnsiTheme="majorBidi" w:cstheme="majorBidi"/>
          <w:i/>
          <w:iCs/>
          <w:color w:val="auto"/>
          <w:sz w:val="22"/>
          <w:szCs w:val="22"/>
          <w:lang w:val="sv-SE"/>
        </w:rPr>
        <w:t>long debt ratio</w:t>
      </w:r>
      <w:r w:rsidRPr="00C62A24">
        <w:rPr>
          <w:rFonts w:asciiTheme="majorBidi" w:hAnsiTheme="majorBidi" w:cstheme="majorBidi"/>
          <w:color w:val="auto"/>
          <w:sz w:val="22"/>
          <w:szCs w:val="22"/>
          <w:lang w:val="sv-SE"/>
        </w:rPr>
        <w:t xml:space="preserve"> </w:t>
      </w:r>
      <w:r w:rsidRPr="00C62A24">
        <w:rPr>
          <w:rFonts w:asciiTheme="majorBidi" w:hAnsiTheme="majorBidi" w:cstheme="majorBidi"/>
          <w:color w:val="auto"/>
          <w:sz w:val="22"/>
          <w:szCs w:val="22"/>
          <w:lang w:val="sv-SE"/>
        </w:rPr>
        <w:fldChar w:fldCharType="begin" w:fldLock="1"/>
      </w:r>
      <w:r w:rsidRPr="00C62A24">
        <w:rPr>
          <w:rFonts w:asciiTheme="majorBidi" w:hAnsiTheme="majorBidi" w:cstheme="majorBidi"/>
          <w:color w:val="auto"/>
          <w:sz w:val="22"/>
          <w:szCs w:val="22"/>
          <w:lang w:val="sv-SE"/>
        </w:rPr>
        <w:instrText>ADDIN CSL_CITATION {"citationItems":[{"id":"ITEM-1","itemData":{"author":[{"dropping-particle":"","family":"Thayib","given":"Balgis","non-dropping-particle":"","parse-names":false,"suffix":""},{"dropping-particle":"","family":"Murni","given":"Sri","non-dropping-particle":"","parse-names":false,"suffix":""},{"dropping-particle":"","family":"Maramis","given":"Joubert. B.","non-dropping-particle":"","parse-names":false,"suffix":""}],"container-title":"Jurnal EMBA","id":"ITEM-1","issue":"2","issued":{"date-parts":[["2017"]]},"page":"1759-1768","title":"COMPARATIVE ANALYSIS OF FINANCIAL PERFORMANCE OF ISLAMIC AND CONVENTIONAL BANKS","type":"article-journal","volume":"5"},"uris":["http://www.mendeley.com/documents/?uuid=29299228-4a8b-42c5-9778-05beec76de01"]}],"mendeley":{"formattedCitation":"(Thayib et al., 2017)","plainTextFormattedCitation":"(Thayib et al., 2017)","previouslyFormattedCitation":"(Thayib et al., 2017)"},"properties":{"noteIndex":0},"schema":"https://github.com/citation-style-language/schema/raw/master/csl-citation.json"}</w:instrText>
      </w:r>
      <w:r w:rsidRPr="00C62A24">
        <w:rPr>
          <w:rFonts w:asciiTheme="majorBidi" w:hAnsiTheme="majorBidi" w:cstheme="majorBidi"/>
          <w:color w:val="auto"/>
          <w:sz w:val="22"/>
          <w:szCs w:val="22"/>
          <w:lang w:val="sv-SE"/>
        </w:rPr>
        <w:fldChar w:fldCharType="separate"/>
      </w:r>
      <w:r w:rsidRPr="00C62A24">
        <w:rPr>
          <w:rFonts w:asciiTheme="majorBidi" w:hAnsiTheme="majorBidi" w:cstheme="majorBidi"/>
          <w:noProof/>
          <w:color w:val="auto"/>
          <w:sz w:val="22"/>
          <w:szCs w:val="22"/>
          <w:lang w:val="sv-SE"/>
        </w:rPr>
        <w:t>(Thayib et al., 2017)</w:t>
      </w:r>
      <w:r w:rsidRPr="00C62A24">
        <w:rPr>
          <w:rFonts w:asciiTheme="majorBidi" w:hAnsiTheme="majorBidi" w:cstheme="majorBidi"/>
          <w:color w:val="auto"/>
          <w:sz w:val="22"/>
          <w:szCs w:val="22"/>
          <w:lang w:val="sv-SE"/>
        </w:rPr>
        <w:fldChar w:fldCharType="end"/>
      </w:r>
      <w:r w:rsidRPr="00C62A24">
        <w:rPr>
          <w:rFonts w:asciiTheme="majorBidi" w:hAnsiTheme="majorBidi" w:cstheme="majorBidi"/>
          <w:color w:val="auto"/>
          <w:sz w:val="22"/>
          <w:szCs w:val="22"/>
        </w:rPr>
        <w:t xml:space="preserve">. </w:t>
      </w:r>
      <w:r w:rsidRPr="00C62A24">
        <w:rPr>
          <w:rFonts w:asciiTheme="majorBidi" w:hAnsiTheme="majorBidi" w:cstheme="majorBidi"/>
          <w:color w:val="auto"/>
          <w:sz w:val="22"/>
          <w:szCs w:val="22"/>
          <w:shd w:val="clear" w:color="auto" w:fill="FFFFFF"/>
          <w:lang w:val="sv-SE"/>
        </w:rPr>
        <w:t>R</w:t>
      </w:r>
      <w:r w:rsidRPr="00C62A24">
        <w:rPr>
          <w:rFonts w:asciiTheme="majorBidi" w:hAnsiTheme="majorBidi" w:cstheme="majorBidi"/>
          <w:color w:val="auto"/>
          <w:sz w:val="22"/>
          <w:szCs w:val="22"/>
          <w:lang w:val="sv-SE"/>
        </w:rPr>
        <w:t xml:space="preserve">asio ROA dapat ditingkatkan dengan lebih berhati-hati dalam melakukan ekspansi </w:t>
      </w:r>
      <w:r w:rsidRPr="00C62A24">
        <w:rPr>
          <w:rFonts w:asciiTheme="majorBidi" w:hAnsiTheme="majorBidi" w:cstheme="majorBidi"/>
          <w:color w:val="auto"/>
          <w:sz w:val="22"/>
          <w:szCs w:val="22"/>
          <w:lang w:val="sv-SE"/>
        </w:rPr>
        <w:fldChar w:fldCharType="begin" w:fldLock="1"/>
      </w:r>
      <w:r w:rsidRPr="00C62A24">
        <w:rPr>
          <w:rFonts w:asciiTheme="majorBidi" w:hAnsiTheme="majorBidi" w:cstheme="majorBidi"/>
          <w:color w:val="auto"/>
          <w:sz w:val="22"/>
          <w:szCs w:val="22"/>
          <w:lang w:val="sv-SE"/>
        </w:rPr>
        <w:instrText>ADDIN CSL_CITATION {"citationItems":[{"id":"ITEM-1","itemData":{"author":[{"dropping-particle":"","family":"Solikah","given":"Hanina Maya","non-dropping-particle":"","parse-names":false,"suffix":""},{"dropping-particle":"","family":"Mardani","given":"Ronny Malavia","non-dropping-particle":"","parse-names":false,"suffix":""},{"dropping-particle":"","family":"Wahono","given":"Budi","non-dropping-particle":"","parse-names":false,"suffix":""}],"container-title":"Warta ekonomi","id":"ITEM-1","issue":"17","issued":{"date-parts":[["2017"]]},"page":"20-32","title":"ANALISIS PERBANDINGAN KINERJA KEUANGAN BANK UMUM SYARIAH DENGAN BANK UMUM KONVENSIONAL DI INDONESIA (Studi Empiris Pada Perusahaan Perbankan di Bursa Efek Indonesia)","type":"article-journal","volume":"07"},"uris":["http://www.mendeley.com/documents/?uuid=dea95e85-ceb8-43df-b1b0-73bc5626f268"]},{"id":"ITEM-2","itemData":{"author":[{"dropping-particle":"","family":"Putri","given":"Cut Emylia","non-dropping-particle":"","parse-names":false,"suffix":""},{"dropping-particle":"","family":"Jonathan","given":"Robin","non-dropping-particle":"","parse-names":false,"suffix":""},{"dropping-particle":"","family":"Lau","given":"Elfreda Aplonia","non-dropping-particle":"","parse-names":false,"suffix":""}],"container-title":"Ekonomia","id":"ITEM-2","issue":"2","issued":{"date-parts":[["2018"]]},"page":"1-16","title":"ANALISIS KINERJA KEUANGAN BANK MANDIRI KONVENSIONAL DAN BANK MANDIRI SYARIAH CABANG SANGATTA","type":"article-journal","volume":"7"},"uris":["http://www.mendeley.com/documents/?uuid=2a332b29-9800-42a6-a188-8bfde89a3e7c"]},{"id":"ITEM-3","itemData":{"DOI":"10.24042/febi.v2i1.943","author":[{"dropping-particle":"Al","family":"Parisi","given":"Salman","non-dropping-particle":"","parse-names":false,"suffix":""}],"id":"ITEM-3","issued":{"date-parts":[["2017"]]},"title":"Determinan Kinerja Keuangan Bank Umum Syariah di Indonesia","type":"article-journal"},"uris":["http://www.mendeley.com/documents/?uuid=7b400371-88d2-492d-8b77-49ef6097d41a"]}],"mendeley":{"formattedCitation":"(Parisi, 2017; C. E. Putri et al., 2018; Solikah et al., 2017)","plainTextFormattedCitation":"(Parisi, 2017; C. E. Putri et al., 2018; Solikah et al., 2017)","previouslyFormattedCitation":"(Parisi, 2017; C. E. Putri et al., 2018; Solikah et al., 2017)"},"properties":{"noteIndex":0},"schema":"https://github.com/citation-style-language/schema/raw/master/csl-citation.json"}</w:instrText>
      </w:r>
      <w:r w:rsidRPr="00C62A24">
        <w:rPr>
          <w:rFonts w:asciiTheme="majorBidi" w:hAnsiTheme="majorBidi" w:cstheme="majorBidi"/>
          <w:color w:val="auto"/>
          <w:sz w:val="22"/>
          <w:szCs w:val="22"/>
          <w:lang w:val="sv-SE"/>
        </w:rPr>
        <w:fldChar w:fldCharType="separate"/>
      </w:r>
      <w:r w:rsidRPr="00C62A24">
        <w:rPr>
          <w:rFonts w:asciiTheme="majorBidi" w:hAnsiTheme="majorBidi" w:cstheme="majorBidi"/>
          <w:noProof/>
          <w:color w:val="auto"/>
          <w:sz w:val="22"/>
          <w:szCs w:val="22"/>
          <w:lang w:val="sv-SE"/>
        </w:rPr>
        <w:t>(Parisi, 2017; C. E. Putri et al., 2018; Solikah et al., 2017)</w:t>
      </w:r>
      <w:r w:rsidRPr="00C62A24">
        <w:rPr>
          <w:rFonts w:asciiTheme="majorBidi" w:hAnsiTheme="majorBidi" w:cstheme="majorBidi"/>
          <w:color w:val="auto"/>
          <w:sz w:val="22"/>
          <w:szCs w:val="22"/>
          <w:lang w:val="sv-SE"/>
        </w:rPr>
        <w:fldChar w:fldCharType="end"/>
      </w:r>
      <w:r w:rsidRPr="00C62A24">
        <w:rPr>
          <w:rFonts w:asciiTheme="majorBidi" w:hAnsiTheme="majorBidi" w:cstheme="majorBidi"/>
          <w:color w:val="auto"/>
          <w:sz w:val="22"/>
          <w:szCs w:val="22"/>
          <w:shd w:val="clear" w:color="auto" w:fill="FFFFFF"/>
          <w:lang w:val="sv-SE"/>
        </w:rPr>
        <w:t xml:space="preserve">, dan </w:t>
      </w:r>
      <w:r w:rsidRPr="00C62A24">
        <w:rPr>
          <w:rFonts w:asciiTheme="majorBidi" w:hAnsiTheme="majorBidi" w:cstheme="majorBidi"/>
          <w:color w:val="auto"/>
          <w:sz w:val="22"/>
          <w:szCs w:val="22"/>
          <w:lang w:val="sv-SE"/>
        </w:rPr>
        <w:t xml:space="preserve">mengoptimalkan aset yang terdapat di Bank supaya laba yang didapat lebih tinggi </w:t>
      </w:r>
      <w:r w:rsidRPr="00C62A24">
        <w:rPr>
          <w:rFonts w:asciiTheme="majorBidi" w:hAnsiTheme="majorBidi" w:cstheme="majorBidi"/>
          <w:color w:val="auto"/>
          <w:sz w:val="22"/>
          <w:szCs w:val="22"/>
          <w:lang w:val="sv-SE"/>
        </w:rPr>
        <w:fldChar w:fldCharType="begin" w:fldLock="1"/>
      </w:r>
      <w:r w:rsidRPr="00C62A24">
        <w:rPr>
          <w:rFonts w:asciiTheme="majorBidi" w:hAnsiTheme="majorBidi" w:cstheme="majorBidi"/>
          <w:color w:val="auto"/>
          <w:sz w:val="22"/>
          <w:szCs w:val="22"/>
          <w:lang w:val="sv-SE"/>
        </w:rPr>
        <w:instrText>ADDIN CSL_CITATION {"citationItems":[{"id":"ITEM-1","itemData":{"author":[{"dropping-particle":"","family":"Ilmi","given":"Finandri Tri","non-dropping-particle":"","parse-names":false,"suffix":""},{"dropping-particle":"","family":"Wahyuati","given":"Aniek","non-dropping-particle":"","parse-names":false,"suffix":""}],"container-title":"Jurnal Ilmu dan Riset Manajemen","id":"ITEM-1","issue":"3","issued":{"date-parts":[["2019"]]},"page":"1-17","title":"ANALISIS PERBANDINGAN KINERJA KEUANGAN PADA BANK KONVENSIONAL DAN BANK SYARIAH DI BEI","type":"article-journal","volume":"8"},"uris":["http://www.mendeley.com/documents/?uuid=1e96c88d-0abe-45f8-be4f-b8b03d47913d"]}],"mendeley":{"formattedCitation":"(Ilmi &amp; Wahyuati, 2019)","plainTextFormattedCitation":"(Ilmi &amp; Wahyuati, 2019)","previouslyFormattedCitation":"(Ilmi &amp; Wahyuati, 2019)"},"properties":{"noteIndex":0},"schema":"https://github.com/citation-style-language/schema/raw/master/csl-citation.json"}</w:instrText>
      </w:r>
      <w:r w:rsidRPr="00C62A24">
        <w:rPr>
          <w:rFonts w:asciiTheme="majorBidi" w:hAnsiTheme="majorBidi" w:cstheme="majorBidi"/>
          <w:color w:val="auto"/>
          <w:sz w:val="22"/>
          <w:szCs w:val="22"/>
          <w:lang w:val="sv-SE"/>
        </w:rPr>
        <w:fldChar w:fldCharType="separate"/>
      </w:r>
      <w:r w:rsidRPr="00C62A24">
        <w:rPr>
          <w:rFonts w:asciiTheme="majorBidi" w:hAnsiTheme="majorBidi" w:cstheme="majorBidi"/>
          <w:noProof/>
          <w:color w:val="auto"/>
          <w:sz w:val="22"/>
          <w:szCs w:val="22"/>
          <w:lang w:val="sv-SE"/>
        </w:rPr>
        <w:t>(Ilmi &amp; Wahyuati, 2019)</w:t>
      </w:r>
      <w:r w:rsidRPr="00C62A24">
        <w:rPr>
          <w:rFonts w:asciiTheme="majorBidi" w:hAnsiTheme="majorBidi" w:cstheme="majorBidi"/>
          <w:color w:val="auto"/>
          <w:sz w:val="22"/>
          <w:szCs w:val="22"/>
          <w:lang w:val="sv-SE"/>
        </w:rPr>
        <w:fldChar w:fldCharType="end"/>
      </w:r>
      <w:r w:rsidRPr="00C62A24">
        <w:rPr>
          <w:rFonts w:asciiTheme="majorBidi" w:hAnsiTheme="majorBidi" w:cstheme="majorBidi"/>
          <w:color w:val="auto"/>
          <w:sz w:val="22"/>
          <w:szCs w:val="22"/>
          <w:shd w:val="clear" w:color="auto" w:fill="FFFFFF"/>
          <w:lang w:val="sv-SE"/>
        </w:rPr>
        <w:t>. Rasi</w:t>
      </w:r>
      <w:r w:rsidRPr="00C62A24">
        <w:rPr>
          <w:rFonts w:asciiTheme="majorBidi" w:hAnsiTheme="majorBidi" w:cstheme="majorBidi"/>
          <w:color w:val="auto"/>
          <w:sz w:val="22"/>
          <w:szCs w:val="22"/>
        </w:rPr>
        <w:t xml:space="preserve">o REO harus mengoptimalkan biaya operasional yang dipakai oleh Bank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Ilmi","given":"Finandri Tri","non-dropping-particle":"","parse-names":false,"suffix":""},{"dropping-particle":"","family":"Wahyuati","given":"Aniek","non-dropping-particle":"","parse-names":false,"suffix":""}],"container-title":"Jurnal Ilmu dan Riset Manajemen","id":"ITEM-1","issue":"3","issued":{"date-parts":[["2019"]]},"page":"1-17","title":"ANALISIS PERBANDINGAN KINERJA KEUANGAN PADA BANK KONVENSIONAL DAN BANK SYARIAH DI BEI","type":"article-journal","volume":"8"},"uris":["http://www.mendeley.com/documents/?uuid=1e96c88d-0abe-45f8-be4f-b8b03d47913d"]}],"mendeley":{"formattedCitation":"(Ilmi &amp; Wahyuati, 2019)","plainTextFormattedCitation":"(Ilmi &amp; Wahyuati, 2019)","previouslyFormattedCitation":"(Ilmi &amp; Wahyuati, 2019)"},"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Ilmi &amp; Wahyuati, 2019)</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atau rasio LDR dapat ditingkatkan dengan cara menurunkan BOPO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Asraf","given":"","non-dropping-particle":"","parse-names":false,"suffix":""},{"dropping-particle":"","family":"Yurasti","given":"","non-dropping-particle":"","parse-names":false,"suffix":""},{"dropping-particle":"","family":"Suwarni","given":"","non-dropping-particle":"","parse-names":false,"suffix":""}],"container-title":"Jurnal MBIA","id":"ITEM-1","issue":"3","issued":{"date-parts":[["2019"]]},"page":"121-136","title":"Analisis Perbandingan Kinerja Keuangan Bank Syariah Mandiri Dengan Bank Mandiri Konvensional","type":"article-journal","volume":"18"},"uris":["http://www.mendeley.com/documents/?uuid=4984ad26-1602-4b57-99f6-ba3e92f0e84c"]},{"id":"ITEM-2","itemData":{"author":[{"dropping-particle":"","family":"Putri","given":"Cut Emylia","non-dropping-particle":"","parse-names":false,"suffix":""},{"dropping-particle":"","family":"Jonathan","given":"Robin","non-dropping-particle":"","parse-names":false,"suffix":""},{"dropping-particle":"","family":"Lau","given":"Elfreda Aplonia","non-dropping-particle":"","parse-names":false,"suffix":""}],"container-title":"Ekonomia","id":"ITEM-2","issue":"2","issued":{"date-parts":[["2018"]]},"page":"1-16","title":"ANALISIS KINERJA KEUANGAN BANK MANDIRI KONVENSIONAL DAN BANK MANDIRI SYARIAH CABANG SANGATTA","type":"article-journal","volume":"7"},"uris":["http://www.mendeley.com/documents/?uuid=2a332b29-9800-42a6-a188-8bfde89a3e7c"]},{"id":"ITEM-3","itemData":{"author":[{"dropping-particle":"","family":"Rachman","given":"Harri Yuni","non-dropping-particle":"","parse-names":false,"suffix":""},{"dropping-particle":"","family":"Wati","given":"Lela Nurlaela","non-dropping-particle":"","parse-names":false,"suffix":""},{"dropping-particle":"","family":"Riadi","given":"Refren","non-dropping-particle":"","parse-names":false,"suffix":""}],"container-title":"JURNAL AKUNTANSI","id":"ITEM-3","issue":"2","issued":{"date-parts":[["2019"]]},"page":"94-108","title":"ANALISIS PERBANDINGAN KINERJA KEUANGAN BANK SYARIAH DENGAN BANK KONVENSIONAL","type":"article-journal","volume":"8"},"uris":["http://www.mendeley.com/documents/?uuid=f4215d4d-7f06-4a15-9f00-726a10c75b4b"]}],"mendeley":{"formattedCitation":"(Asraf et al., 2019; C. E. Putri et al., 2018; Rachman et al., 2019)","plainTextFormattedCitation":"(Asraf et al., 2019; C. E. Putri et al., 2018; Rachman et al., 2019)","previouslyFormattedCitation":"(Asraf et al., 2019; C. E. Putri et al., 2018; Rachman et al., 2019)"},"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Asraf et al., 2019; C. E. Putri et al., 2018; Rachman et al., 2019)</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Rasio NPL dapat diturunkan dengan ekspansi besar-besar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Solikah","given":"Hanina Maya","non-dropping-particle":"","parse-names":false,"suffix":""},{"dropping-particle":"","family":"Mardani","given":"Ronny Malavia","non-dropping-particle":"","parse-names":false,"suffix":""},{"dropping-particle":"","family":"Wahono","given":"Budi","non-dropping-particle":"","parse-names":false,"suffix":""}],"container-title":"Warta ekonomi","id":"ITEM-1","issue":"17","issued":{"date-parts":[["2017"]]},"page":"20-32","title":"ANALISIS PERBANDINGAN KINERJA KEUANGAN BANK UMUM SYARIAH DENGAN BANK UMUM KONVENSIONAL DI INDONESIA (Studi Empiris Pada Perusahaan Perbankan di Bursa Efek Indonesia)","type":"article-journal","volume":"07"},"uris":["http://www.mendeley.com/documents/?uuid=dea95e85-ceb8-43df-b1b0-73bc5626f268"]},{"id":"ITEM-2","itemData":{"author":[{"dropping-particle":"","family":"Putri","given":"Cut Emylia","non-dropping-particle":"","parse-names":false,"suffix":""},{"dropping-particle":"","family":"Jonathan","given":"Robin","non-dropping-particle":"","parse-names":false,"suffix":""},{"dropping-particle":"","family":"Lau","given":"Elfreda Aplonia","non-dropping-particle":"","parse-names":false,"suffix":""}],"container-title":"Ekonomia","id":"ITEM-2","issue":"2","issued":{"date-parts":[["2018"]]},"page":"1-16","title":"ANALISIS KINERJA KEUANGAN BANK MANDIRI KONVENSIONAL DAN BANK MANDIRI SYARIAH CABANG SANGATTA","type":"article-journal","volume":"7"},"uris":["http://www.mendeley.com/documents/?uuid=2a332b29-9800-42a6-a188-8bfde89a3e7c"]}],"mendeley":{"formattedCitation":"(C. E. Putri et al., 2018; Solikah et al., 2017)","plainTextFormattedCitation":"(C. E. Putri et al., 2018; Solikah et al., 2017)","previouslyFormattedCitation":"(C. E. Putri et al., 2018; Solikah et al.,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C. E. Putri et al., 2018; Solikah et al.,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Rasio NPF bank syariah supaya diturunkan dengan mengoptimalkan pengelolaan kredit bermasalah yang diberikan Bank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Ilmi","given":"Finandri Tri","non-dropping-particle":"","parse-names":false,"suffix":""},{"dropping-particle":"","family":"Wahyuati","given":"Aniek","non-dropping-particle":"","parse-names":false,"suffix":""}],"container-title":"Jurnal Ilmu dan Riset Manajemen","id":"ITEM-1","issue":"3","issued":{"date-parts":[["2019"]]},"page":"1-17","title":"ANALISIS PERBANDINGAN KINERJA KEUANGAN PADA BANK KONVENSIONAL DAN BANK SYARIAH DI BEI","type":"article-journal","volume":"8"},"uris":["http://www.mendeley.com/documents/?uuid=1e96c88d-0abe-45f8-be4f-b8b03d47913d"]}],"mendeley":{"formattedCitation":"(Ilmi &amp; Wahyuati, 2019)","plainTextFormattedCitation":"(Ilmi &amp; Wahyuati, 2019)","previouslyFormattedCitation":"(Ilmi &amp; Wahyuati, 2019)"},"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Ilmi &amp; Wahyuati, 2019)</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shd w:val="clear" w:color="auto" w:fill="FFFFFF"/>
        </w:rPr>
        <w:t xml:space="preserve">Perbankan syariah perlu </w:t>
      </w:r>
      <w:r w:rsidRPr="00C62A24">
        <w:rPr>
          <w:rFonts w:asciiTheme="majorBidi" w:hAnsiTheme="majorBidi" w:cstheme="majorBidi"/>
          <w:color w:val="auto"/>
          <w:sz w:val="22"/>
          <w:szCs w:val="22"/>
        </w:rPr>
        <w:t xml:space="preserve">meningkatkan tingkat likuiditasnya dengan cara meningkatkan penyaluran pembiayaan/kredit kepada masyarakat, meningkatkan keuntungannya secara maksimal dengan menerapkan strategi pemasaran yang efektif dan efisien, dan mengurangi jumlah pembiayaan/kredit bermasalah dengan cara menghapuskan kredit bermasalah yang diperkirakan sudah tidak dapat tertagih, tujuannya adalah untuk mengurangi nilai rasio NPL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Samad","given":"Abdus","non-dropping-particle":"","parse-names":false,"suffix":""},{"dropping-particle":"","family":"Anan","given":"Edy","non-dropping-particle":"","parse-names":false,"suffix":""}],"id":"ITEM-1","issued":{"date-parts":[["2017"]]},"page":"67-88","title":"Perbandingan Kinerja Keuangan antara Bank Umum Konvensional dan Bank Umum Syariah di Indonesia Comparison of Financial Performance between Conventional Commercial Banks and Sharia Commercial Banks in Indonesia","type":"article-journal"},"uris":["http://www.mendeley.com/documents/?uuid=e65b982b-d278-407f-b8d5-5118cf5a6110"]}],"mendeley":{"formattedCitation":"(Samad &amp; Anan, 2017)","plainTextFormattedCitation":"(Samad &amp; Anan, 2017)","previouslyFormattedCitation":"(Samad &amp; Anan,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Samad &amp; Anan,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Menjaga rasio-rasio keuangan sehingga dapat mencukupi kegiatan operasional Bank secara efisien, menjaga agar tingkat kredit macet tetap rendah, dapat mengendalikan biaya operasional Bank terhadap pendapatan operasionalnya, tetap menjaga likuiditas Bank, serta dapat menjaga DER-nya agar tetap dalam kondisi yang wajar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Putri","given":"Annastasya Meisa","non-dropping-particle":"","parse-names":false,"suffix":""},{"dropping-particle":"","family":"Iradianty","given":"Aldilla","non-dropping-particle":"","parse-names":false,"suffix":""}],"container-title":"Jurnal Mitra Manajemen","id":"ITEM-1","issue":"8","issued":{"date-parts":[["2020"]]},"page":"1103-1117","title":"ANALISIS PERBANDINGAN KINERJA KEUANGAN PERBANKAN SYARIAH DENGAN PERBANKAN KONVENSIONAL 2015-2019","type":"article-journal","volume":"4"},"uris":["http://www.mendeley.com/documents/?uuid=503dc70c-2c9f-473c-a45b-4b6faec7b1d8"]},{"id":"ITEM-2","itemData":{"author":[{"dropping-particle":"","family":"Dandung","given":"Maria Euphrasia","non-dropping-particle":"","parse-names":false,"suffix":""},{"dropping-particle":"","family":"Amtiran","given":"Paulina Y.","non-dropping-particle":"","parse-names":false,"suffix":""},{"dropping-particle":"","family":"Ratu","given":"Marselina","non-dropping-particle":"","parse-names":false,"suffix":""}],"container-title":"JOURNAL OF MANAGEMENT (SME’s)","id":"ITEM-2","issue":"1","issued":{"date-parts":[["2020"]]},"page":"65-82","title":"ANALISIS PERBANDINGAN KINERJA KEUANGAN PERBANKAN KONVENSIONAL DAN PERBANKAN SYARIAH","type":"article-journal","volume":"11"},"uris":["http://www.mendeley.com/documents/?uuid=9a3eab34-3afb-47ed-9f23-627af082c5bc"]}],"mendeley":{"formattedCitation":"(Dandung et al., 2020; A. M. Putri &amp; Iradianty, 2020)","plainTextFormattedCitation":"(Dandung et al., 2020; A. M. Putri &amp; Iradianty, 2020)","previouslyFormattedCitation":"(Dandung et al., 2020; A. M. Putri &amp; Iradianty, 2020)"},"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Dandung et al., 2020; A. M. Putri &amp; Iradianty, 2020)</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bank syariah perlu meningkatkan kinerja keuangannya, dengan cara pengelolaan aset yang benar, manajemen risiko yang baik, dan menjalankan fungsinya sebagai pihak intermediasi dengan baik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Komalasari","given":"Ila","non-dropping-particle":"","parse-names":false,"suffix":""},{"dropping-particle":"","family":"Wirman","given":"","non-dropping-particle":"","parse-names":false,"suffix":""}],"container-title":"Jurnal Akuntansi Bisnis","id":"ITEM-1","issue":"2","issued":{"date-parts":[["2021"]]},"page":"114-125","title":"ANALISIS PERBANDINGAN KINERJA KEUANGAN BANK KONVENSIONAL DENGAN BANK SYARIAH PERIODE 2015-2019","type":"article-journal","volume":"14"},"uris":["http://www.mendeley.com/documents/?uuid=39a814a8-aeb7-4d0b-ba5d-6c7180f55a2b"]}],"mendeley":{"formattedCitation":"(Komalasari &amp; Wirman, 2021)","plainTextFormattedCitation":"(Komalasari &amp; Wirman, 2021)","previouslyFormattedCitation":"(Komalasari &amp; Wirman, 2021)"},"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Komalasari &amp; Wirman, 2021)</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Jika ingin meningkatkan efisiensi, adalah dengan cara mengalokasikan kelebihan penggunaan input asset sehingga bisa menjadi asset yang lebih produktif, dan menawarkan bentuk kredit atau pembiyaaan yang lebih bervariasi sesuai dengan keinginan masyarakat sehingga output pembiyaan dapat lebih optimal dan laba operasional yang diperoleh lebih maksimal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Vivin","given":"Yenni Annor","non-dropping-particle":"","parse-names":false,"suffix":""},{"dropping-particle":"","family":"Wahono","given":"Budi","non-dropping-particle":"","parse-names":false,"suffix":""}],"container-title":"e–Jurnal Riset Manajemen","id":"ITEM-1","issued":{"date-parts":[["2017"]]},"page":"15-28","title":"Analisis Perbandingan Kinerja Keuangan Bank Umum Syariah Dengan Bank Umum Konvensional Di Indonesia","type":"article-journal"},"uris":["http://www.mendeley.com/documents/?uuid=72569926-2c18-41be-80de-902139c862a0"]}],"mendeley":{"formattedCitation":"(Vivin &amp; Wahono, 2017)","plainTextFormattedCitation":"(Vivin &amp; Wahono, 2017)","previouslyFormattedCitation":"(Vivin &amp; Wahono,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Vivin &amp; Wahono,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Bank syariah harus berupaya memenuhi kebutuhan perbankan nasabah/deposan sebagaimana yang sudah dinikmati dari bank konvensional.</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Meningkatkan kualitas layanan perbankan syariah sehingga dapat memenuhi standar kualitas layanan sebagaimana yang didapatkan di bank konvensional</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Meningkatkan jumlah kantor cabang, kantor cabang pembantu kantor kas Bank Syariah, sehingga mudah ditemukan oleh deposan/nasabah.</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Mengembangkan produk-produk </w:t>
      </w:r>
      <w:r w:rsidRPr="00C62A24">
        <w:rPr>
          <w:rFonts w:asciiTheme="majorBidi" w:hAnsiTheme="majorBidi" w:cstheme="majorBidi"/>
          <w:i/>
          <w:iCs/>
          <w:color w:val="auto"/>
          <w:sz w:val="22"/>
          <w:szCs w:val="22"/>
        </w:rPr>
        <w:t xml:space="preserve">fee based income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Asraf","given":"","non-dropping-particle":"","parse-names":false,"suffix":""},{"dropping-particle":"","family":"Yurasti","given":"","non-dropping-particle":"","parse-names":false,"suffix":""},{"dropping-particle":"","family":"Suwarni","given":"","non-dropping-particle":"","parse-names":false,"suffix":""}],"container-title":"Jurnal MBIA","id":"ITEM-1","issue":"3","issued":{"date-parts":[["2019"]]},"page":"121-136","title":"Analisis Perbandingan Kinerja Keuangan Bank Syariah Mandiri Dengan Bank Mandiri Konvensional","type":"article-journal","volume":"18"},"uris":["http://www.mendeley.com/documents/?uuid=4984ad26-1602-4b57-99f6-ba3e92f0e84c"]}],"mendeley":{"formattedCitation":"(Asraf et al., 2019)","plainTextFormattedCitation":"(Asraf et al., 2019)","previouslyFormattedCitation":"(Asraf et al., 2019)"},"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Asraf et al., 2019)</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lastRenderedPageBreak/>
        <w:t xml:space="preserve">Mengedepankan implementasi </w:t>
      </w:r>
      <w:r w:rsidRPr="00C62A24">
        <w:rPr>
          <w:rFonts w:asciiTheme="majorBidi" w:hAnsiTheme="majorBidi" w:cstheme="majorBidi"/>
          <w:i/>
          <w:iCs/>
          <w:color w:val="auto"/>
          <w:sz w:val="22"/>
          <w:szCs w:val="22"/>
        </w:rPr>
        <w:t>Islamic prudential banking</w:t>
      </w:r>
      <w:r w:rsidRPr="00C62A24">
        <w:rPr>
          <w:rFonts w:asciiTheme="majorBidi" w:hAnsiTheme="majorBidi" w:cstheme="majorBidi"/>
          <w:color w:val="auto"/>
          <w:sz w:val="22"/>
          <w:szCs w:val="22"/>
        </w:rPr>
        <w:t xml:space="preserve">, agar nasabah merasakan keadilan dalam bertransaksi di bank syariah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DOI":"10.1905/iqtishadia.v7i2.3672","author":[{"dropping-particle":"","family":"Surya","given":"Yoga Adi","non-dropping-particle":"","parse-names":false,"suffix":""},{"dropping-particle":"","family":"Asiyah","given":"Binti Nur","non-dropping-particle":"","parse-names":false,"suffix":""}],"container-title":"Iqtishadia: Jurnal Ekonomi dan Perbankan Syariah","id":"ITEM-1","issue":"2","issued":{"date-parts":[["2020"]]},"page":"20-36","title":"Analisis Perbandingan Kinerja Keuangan Bank BNI Syariah dan Bank Syariah Mandiri Di Masa Pandemi Covid-19","type":"article-journal","volume":"7"},"uris":["http://www.mendeley.com/documents/?uuid=5672c0ee-e0db-4361-9368-684e01183c3c"]}],"mendeley":{"formattedCitation":"(Surya &amp; Asiyah, 2020)","plainTextFormattedCitation":"(Surya &amp; Asiyah, 2020)","previouslyFormattedCitation":"(Surya &amp; Asiyah, 2020)"},"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Surya &amp; Asiyah, 2020)</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Bank syariah harus secara ketat menjalankan prinsip syariah (prioritas pertama), pelayanan yang cepat (peringkat kedua), pelayanan yang ramah (prioritas ketiga), pengelola yang profesional (prioritas keempat), dan pengetahuan pegawai bank syariah tentang produk bank syariah (prioritas kelima)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Rosyadi","given":"Imron","non-dropping-particle":"","parse-names":false,"suffix":""}],"id":"ITEM-1","issue":"November 2015","issued":{"date-parts":[["2017"]]},"page":"61-74","title":"KOMPARASI EFISIENSI PERBANKAN SYARIAH DAN PERBANKAN","type":"article-journal","volume":"2"},"uris":["http://www.mendeley.com/documents/?uuid=2b80de40-df2d-4ea7-86fd-764db7820eab"]}],"mendeley":{"formattedCitation":"(Rosyadi, 2017)","plainTextFormattedCitation":"(Rosyadi, 2017)","previouslyFormattedCitation":"(Rosyad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Rosyadi,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Meningkatkan sosialisai produk dalam kegiatan perbankan syariah guna meningkatkan pengetahu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Paramitha","given":"Dyah Ayu","non-dropping-particle":"","parse-names":false,"suffix":""},{"dropping-particle":"","family":"Astuti","given":"Puji","non-dropping-particle":"","parse-names":false,"suffix":""}],"container-title":"JURNAL AKUNTANSI &amp; EKONOMI","id":"ITEM-1","issue":"2","issued":{"date-parts":[["2018"]]},"page":"38-50","title":"Analisis Perbandingan Kinerja Keuangan Pada Bank Syariah dan Bank Konvensional","type":"article-journal","volume":"3"},"uris":["http://www.mendeley.com/documents/?uuid=93848b86-d4cb-4506-9cdb-ff8536751b92"]}],"mendeley":{"formattedCitation":"(Paramitha &amp; Astuti, 2018)","plainTextFormattedCitation":"(Paramitha &amp; Astuti, 2018)","previouslyFormattedCitation":"(Paramitha &amp; Astuti, 2018)"},"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Paramitha &amp; Astuti, 2018)</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dan trust masyarakat Indonesia terhadap perbankan syariah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DOI":"10.24042/febi.v2i1.943","author":[{"dropping-particle":"Al","family":"Parisi","given":"Salman","non-dropping-particle":"","parse-names":false,"suffix":""}],"id":"ITEM-1","issued":{"date-parts":[["2017"]]},"title":"Determinan Kinerja Keuangan Bank Umum Syariah di Indonesia","type":"article-journal"},"uris":["http://www.mendeley.com/documents/?uuid=7b400371-88d2-492d-8b77-49ef6097d41a"]}],"mendeley":{"formattedCitation":"(Parisi, 2017)","plainTextFormattedCitation":"(Parisi, 2017)","previouslyFormattedCitation":"(Paris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Parisi,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numPr>
          <w:ilvl w:val="0"/>
          <w:numId w:val="11"/>
        </w:numPr>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Manajemen Bank-bank Umum Syariah harus mengoptimalkan fungsi penagihan untuk menekan tingkat kredit bermasalah, dapat menggunakan tenaga outsoursing ataupun otomated dial sehingga tingkat kredit bermasalah dapat diturunk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Rachman","given":"Harri Yuni","non-dropping-particle":"","parse-names":false,"suffix":""},{"dropping-particle":"","family":"Wati","given":"Lela Nurlaela","non-dropping-particle":"","parse-names":false,"suffix":""},{"dropping-particle":"","family":"Riadi","given":"Refren","non-dropping-particle":"","parse-names":false,"suffix":""}],"container-title":"JURNAL AKUNTANSI","id":"ITEM-1","issue":"2","issued":{"date-parts":[["2019"]]},"page":"94-108","title":"ANALISIS PERBANDINGAN KINERJA KEUANGAN BANK SYARIAH DENGAN BANK KONVENSIONAL","type":"article-journal","volume":"8"},"uris":["http://www.mendeley.com/documents/?uuid=f4215d4d-7f06-4a15-9f00-726a10c75b4b"]}],"mendeley":{"formattedCitation":"(Rachman et al., 2019)","plainTextFormattedCitation":"(Rachman et al., 2019)","previouslyFormattedCitation":"(Rachman et al., 2019)"},"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Rachman et al., 2019)</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shd w:val="clear" w:color="auto" w:fill="FFFFFF"/>
        </w:rPr>
        <w:t xml:space="preserve">Sehingga pada akhirnya ketika kinerja perbankan syariah menjadi sangat baik pada setiap sisi tatakelola perbankan, maka nasabah maupun investor akan lebih memilih perbankan syariah karena bank syariah mampu menghasilkan keuntungan lebih besar </w:t>
      </w:r>
      <w:r w:rsidRPr="00C62A24">
        <w:rPr>
          <w:rFonts w:asciiTheme="majorBidi" w:hAnsiTheme="majorBidi" w:cstheme="majorBidi"/>
          <w:color w:val="auto"/>
          <w:sz w:val="22"/>
          <w:szCs w:val="22"/>
          <w:shd w:val="clear" w:color="auto" w:fill="FFFFFF"/>
        </w:rPr>
        <w:fldChar w:fldCharType="begin" w:fldLock="1"/>
      </w:r>
      <w:r w:rsidRPr="00C62A24">
        <w:rPr>
          <w:rFonts w:asciiTheme="majorBidi" w:hAnsiTheme="majorBidi" w:cstheme="majorBidi"/>
          <w:color w:val="auto"/>
          <w:sz w:val="22"/>
          <w:szCs w:val="22"/>
          <w:shd w:val="clear" w:color="auto" w:fill="FFFFFF"/>
        </w:rPr>
        <w:instrText>ADDIN CSL_CITATION {"citationItems":[{"id":"ITEM-1","itemData":{"author":[{"dropping-particle":"","family":"Kurniasih","given":"Endah Tri","non-dropping-particle":"","parse-names":false,"suffix":""},{"dropping-particle":"","family":"Suryani","given":"Ade Irma","non-dropping-particle":"","parse-names":false,"suffix":""}],"container-title":"JURNAL DEVELOPMENT","id":"ITEM-1","issue":"1","issued":{"date-parts":[["2017"]]},"page":"99-109","title":"ANALISIS PERBANDINGAN KINERJA KEUANGAN BANK SYARIAH DENGAN BANK KONVENSIONAL (STUDI KASUS PADA PT. BANK SYARIAH MANDIRI DENGAN PT. BANK TABUNGAN NEGARA TBK. PERIODE 2010- 2015","type":"article-journal","volume":"5"},"uris":["http://www.mendeley.com/documents/?uuid=952998d5-9377-4fef-9891-fc966349280f"]}],"mendeley":{"formattedCitation":"(Kurniasih &amp; Suryani, 2017)","plainTextFormattedCitation":"(Kurniasih &amp; Suryani, 2017)","previouslyFormattedCitation":"(Kurniasih &amp; Suryani, 2017)"},"properties":{"noteIndex":0},"schema":"https://github.com/citation-style-language/schema/raw/master/csl-citation.json"}</w:instrText>
      </w:r>
      <w:r w:rsidRPr="00C62A24">
        <w:rPr>
          <w:rFonts w:asciiTheme="majorBidi" w:hAnsiTheme="majorBidi" w:cstheme="majorBidi"/>
          <w:color w:val="auto"/>
          <w:sz w:val="22"/>
          <w:szCs w:val="22"/>
          <w:shd w:val="clear" w:color="auto" w:fill="FFFFFF"/>
        </w:rPr>
        <w:fldChar w:fldCharType="separate"/>
      </w:r>
      <w:r w:rsidRPr="00C62A24">
        <w:rPr>
          <w:rFonts w:asciiTheme="majorBidi" w:hAnsiTheme="majorBidi" w:cstheme="majorBidi"/>
          <w:noProof/>
          <w:color w:val="auto"/>
          <w:sz w:val="22"/>
          <w:szCs w:val="22"/>
          <w:shd w:val="clear" w:color="auto" w:fill="FFFFFF"/>
        </w:rPr>
        <w:t>(Kurniasih &amp; Suryani, 2017)</w:t>
      </w:r>
      <w:r w:rsidRPr="00C62A24">
        <w:rPr>
          <w:rFonts w:asciiTheme="majorBidi" w:hAnsiTheme="majorBidi" w:cstheme="majorBidi"/>
          <w:color w:val="auto"/>
          <w:sz w:val="22"/>
          <w:szCs w:val="22"/>
          <w:shd w:val="clear" w:color="auto" w:fill="FFFFFF"/>
        </w:rPr>
        <w:fldChar w:fldCharType="end"/>
      </w:r>
      <w:r w:rsidRPr="00C62A24">
        <w:rPr>
          <w:rFonts w:asciiTheme="majorBidi" w:hAnsiTheme="majorBidi" w:cstheme="majorBidi"/>
          <w:color w:val="auto"/>
          <w:sz w:val="22"/>
          <w:szCs w:val="22"/>
          <w:shd w:val="clear" w:color="auto" w:fill="FFFFFF"/>
        </w:rPr>
        <w:t>.</w:t>
      </w:r>
    </w:p>
    <w:p w:rsidR="00C62A24" w:rsidRPr="00C62A24" w:rsidRDefault="00C62A24" w:rsidP="00C62A24">
      <w:pPr>
        <w:pStyle w:val="Ventura-Content"/>
        <w:rPr>
          <w:rFonts w:asciiTheme="majorBidi" w:hAnsiTheme="majorBidi" w:cstheme="majorBidi"/>
          <w:color w:val="auto"/>
          <w:sz w:val="22"/>
          <w:szCs w:val="22"/>
        </w:rPr>
      </w:pPr>
    </w:p>
    <w:p w:rsidR="00C62A24" w:rsidRPr="00C62A24" w:rsidRDefault="00C62A24" w:rsidP="00C62A24">
      <w:pPr>
        <w:pStyle w:val="Ventura-Content"/>
        <w:ind w:firstLine="0"/>
        <w:rPr>
          <w:rFonts w:asciiTheme="majorBidi" w:hAnsiTheme="majorBidi" w:cstheme="majorBidi"/>
          <w:b/>
          <w:bCs/>
          <w:color w:val="auto"/>
          <w:sz w:val="22"/>
          <w:szCs w:val="22"/>
        </w:rPr>
      </w:pPr>
      <w:r w:rsidRPr="00C62A24">
        <w:rPr>
          <w:rFonts w:asciiTheme="majorBidi" w:hAnsiTheme="majorBidi" w:cstheme="majorBidi"/>
          <w:b/>
          <w:bCs/>
          <w:color w:val="auto"/>
          <w:sz w:val="22"/>
          <w:szCs w:val="22"/>
        </w:rPr>
        <w:t>RQ6. Keterbatasan penelitian</w:t>
      </w:r>
    </w:p>
    <w:p w:rsidR="00D73172"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Para peneliti dalam penelitiannya menyadari bahwa masih ada keterbatasan dalam penelitiannya, keterbatasan-keterbatasan tersebut antara lain dari sisi 1). Jumlah sampel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Vivin","given":"Yenni Annor","non-dropping-particle":"","parse-names":false,"suffix":""},{"dropping-particle":"","family":"Wahono","given":"Budi","non-dropping-particle":"","parse-names":false,"suffix":""}],"container-title":"e–Jurnal Riset Manajemen","id":"ITEM-1","issued":{"date-parts":[["2017"]]},"page":"15-28","title":"Analisis Perbandingan Kinerja Keuangan Bank Umum Syariah Dengan Bank Umum Konvensional Di Indonesia","type":"article-journal"},"uris":["http://www.mendeley.com/documents/?uuid=72569926-2c18-41be-80de-902139c862a0"]},{"id":"ITEM-2","itemData":{"author":[{"dropping-particle":"","family":"Suhendro","given":"Dedi","non-dropping-particle":"","parse-names":false,"suffix":""}],"container-title":"Jurnal Masharif al-Syariah: Jurnal Ekonomi dan Perbankan Syariah","id":"ITEM-2","issue":"1","issued":{"date-parts":[["2018"]]},"page":"1-26","title":"ANALISIS PERBANDINGAN KINERJA KEUANGAN BANK UMUM SYARIAH VS BANK UMUM KONVENSIONAL DI INDONESIA DENGAN MENGGUNAKAN RASIO KEUANGAN","type":"article-journal","volume":"3"},"uris":["http://www.mendeley.com/documents/?uuid=4ee967a8-90ea-48eb-a25d-322dd7df9485"]},{"id":"ITEM-3","itemData":{"author":[{"dropping-particle":"","family":"Komalasari","given":"Ila","non-dropping-particle":"","parse-names":false,"suffix":""},{"dropping-particle":"","family":"Wirman","given":"","non-dropping-particle":"","parse-names":false,"suffix":""}],"container-title":"Jurnal Akuntansi Bisnis","id":"ITEM-3","issue":"2","issued":{"date-parts":[["2021"]]},"page":"114-125","title":"ANALISIS PERBANDINGAN KINERJA KEUANGAN BANK KONVENSIONAL DENGAN BANK SYARIAH PERIODE 2015-2019","type":"article-journal","volume":"14"},"uris":["http://www.mendeley.com/documents/?uuid=39a814a8-aeb7-4d0b-ba5d-6c7180f55a2b"]},{"id":"ITEM-4","itemData":{"author":[{"dropping-particle":"","family":"Mukhtar","given":"Afiah","non-dropping-particle":"","parse-names":false,"suffix":""},{"dropping-particle":"","family":"Rinaldi","given":"Syamsul","non-dropping-particle":"","parse-names":false,"suffix":""}],"container-title":"PAY: Jurnal Keuangan dan Perbankan","id":"ITEM-4","issue":"2","issued":{"date-parts":[["2019"]]},"page":"58-66","title":"ANALISIS PERBANDINGAN KINERJA KEUANGAN BANK KONVENSIONAL DAN BANK SYARIAH DI INDONESIA","type":"article-journal","volume":"1"},"uris":["http://www.mendeley.com/documents/?uuid=1ce6e74b-8a40-4f6a-a469-839054ce2d5f"]},{"id":"ITEM-5","itemData":{"DOI":"10.24042/febi.v2i1.943","author":[{"dropping-particle":"Al","family":"Parisi","given":"Salman","non-dropping-particle":"","parse-names":false,"suffix":""}],"id":"ITEM-5","issued":{"date-parts":[["2017"]]},"title":"Determinan Kinerja Keuangan Bank Umum Syariah di Indonesia","type":"article-journal"},"uris":["http://www.mendeley.com/documents/?uuid=7b400371-88d2-492d-8b77-49ef6097d41a"]}],"mendeley":{"formattedCitation":"(Komalasari &amp; Wirman, 2021; Mukhtar &amp; Rinaldi, 2019; Parisi, 2017; Suhendro, 2018; Vivin &amp; Wahono, 2017)","plainTextFormattedCitation":"(Komalasari &amp; Wirman, 2021; Mukhtar &amp; Rinaldi, 2019; Parisi, 2017; Suhendro, 2018; Vivin &amp; Wahono, 2017)","previouslyFormattedCitation":"(Komalasari &amp; Wirman, 2021; Mukhtar &amp; Rinaldi, 2019; Parisi, 2017; Suhendro, 2018; Vivin &amp; Wahono,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Komalasari &amp; Wirman, 2021; Mukhtar &amp; Rinaldi, 2019; Parisi, 2017; Suhendro, 2018; Vivin &amp; Wahono, 2017)</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2). Variabel dan indicator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Thayib","given":"Balgis","non-dropping-particle":"","parse-names":false,"suffix":""},{"dropping-particle":"","family":"Murni","given":"Sri","non-dropping-particle":"","parse-names":false,"suffix":""},{"dropping-particle":"","family":"Maramis","given":"Joubert. B.","non-dropping-particle":"","parse-names":false,"suffix":""}],"container-title":"Jurnal EMBA","id":"ITEM-1","issue":"2","issued":{"date-parts":[["2017"]]},"page":"1759-1768","title":"COMPARATIVE ANALYSIS OF FINANCIAL PERFORMANCE OF ISLAMIC AND CONVENTIONAL BANKS","type":"article-journal","volume":"5"},"uris":["http://www.mendeley.com/documents/?uuid=29299228-4a8b-42c5-9778-05beec76de01"]},{"id":"ITEM-2","itemData":{"author":[{"dropping-particle":"","family":"Paramitha","given":"Dyah Ayu","non-dropping-particle":"","parse-names":false,"suffix":""},{"dropping-particle":"","family":"Astuti","given":"Puji","non-dropping-particle":"","parse-names":false,"suffix":""}],"container-title":"JURNAL AKUNTANSI &amp; EKONOMI","id":"ITEM-2","issue":"2","issued":{"date-parts":[["2018"]]},"page":"38-50","title":"Analisis Perbandingan Kinerja Keuangan Pada Bank Syariah dan Bank Konvensional","type":"article-journal","volume":"3"},"uris":["http://www.mendeley.com/documents/?uuid=93848b86-d4cb-4506-9cdb-ff8536751b92"]},{"id":"ITEM-3","itemData":{"author":[{"dropping-particle":"","family":"Komalasari","given":"Ila","non-dropping-particle":"","parse-names":false,"suffix":""},{"dropping-particle":"","family":"Wirman","given":"","non-dropping-particle":"","parse-names":false,"suffix":""}],"container-title":"Jurnal Akuntansi Bisnis","id":"ITEM-3","issue":"2","issued":{"date-parts":[["2021"]]},"page":"114-125","title":"ANALISIS PERBANDINGAN KINERJA KEUANGAN BANK KONVENSIONAL DENGAN BANK SYARIAH PERIODE 2015-2019","type":"article-journal","volume":"14"},"uris":["http://www.mendeley.com/documents/?uuid=39a814a8-aeb7-4d0b-ba5d-6c7180f55a2b"]},{"id":"ITEM-4","itemData":{"author":[{"dropping-particle":"","family":"Putri","given":"Cut Emylia","non-dropping-particle":"","parse-names":false,"suffix":""},{"dropping-particle":"","family":"Jonathan","given":"Robin","non-dropping-particle":"","parse-names":false,"suffix":""},{"dropping-particle":"","family":"Lau","given":"Elfreda Aplonia","non-dropping-particle":"","parse-names":false,"suffix":""}],"container-title":"Ekonomia","id":"ITEM-4","issue":"2","issued":{"date-parts":[["2018"]]},"page":"1-16","title":"ANALISIS KINERJA KEUANGAN BANK MANDIRI KONVENSIONAL DAN BANK MANDIRI SYARIAH CABANG SANGATTA","type":"article-journal","volume":"7"},"uris":["http://www.mendeley.com/documents/?uuid=2a332b29-9800-42a6-a188-8bfde89a3e7c"]},{"id":"ITEM-5","itemData":{"author":[{"dropping-particle":"","family":"Ilmi","given":"Finandri Tri","non-dropping-particle":"","parse-names":false,"suffix":""},{"dropping-particle":"","family":"Wahyuati","given":"Aniek","non-dropping-particle":"","parse-names":false,"suffix":""}],"container-title":"Jurnal Ilmu dan Riset Manajemen","id":"ITEM-5","issue":"3","issued":{"date-parts":[["2019"]]},"page":"1-17","title":"ANALISIS PERBANDINGAN KINERJA KEUANGAN PADA BANK KONVENSIONAL DAN BANK SYARIAH DI BEI","type":"article-journal","volume":"8"},"uris":["http://www.mendeley.com/documents/?uuid=1e96c88d-0abe-45f8-be4f-b8b03d47913d"]},{"id":"ITEM-6","itemData":{"author":[{"dropping-particle":"","family":"Putri","given":"Annastasya Meisa","non-dropping-particle":"","parse-names":false,"suffix":""},{"dropping-particle":"","family":"Iradianty","given":"Aldilla","non-dropping-particle":"","parse-names":false,"suffix":""}],"container-title":"Jurnal Mitra Manajemen","id":"ITEM-6","issue":"8","issued":{"date-parts":[["2020"]]},"page":"1103-1117","title":"ANALISIS PERBANDINGAN KINERJA KEUANGAN PERBANKAN SYARIAH DENGAN PERBANKAN KONVENSIONAL 2015-2019","type":"article-journal","volume":"4"},"uris":["http://www.mendeley.com/documents/?uuid=503dc70c-2c9f-473c-a45b-4b6faec7b1d8"]},{"id":"ITEM-7","itemData":{"author":[{"dropping-particle":"","family":"Dandung","given":"Maria Euphrasia","non-dropping-particle":"","parse-names":false,"suffix":""},{"dropping-particle":"","family":"Amtiran","given":"Paulina Y.","non-dropping-particle":"","parse-names":false,"suffix":""},{"dropping-particle":"","family":"Ratu","given":"Marselina","non-dropping-particle":"","parse-names":false,"suffix":""}],"container-title":"JOURNAL OF MANAGEMENT (SME’s)","id":"ITEM-7","issue":"1","issued":{"date-parts":[["2020"]]},"page":"65-82","title":"ANALISIS PERBANDINGAN KINERJA KEUANGAN PERBANKAN KONVENSIONAL DAN PERBANKAN SYARIAH","type":"article-journal","volume":"11"},"uris":["http://www.mendeley.com/documents/?uuid=9a3eab34-3afb-47ed-9f23-627af082c5bc"]},{"id":"ITEM-8","itemData":{"author":[{"dropping-particle":"","family":"Solikah","given":"Hanina Maya","non-dropping-particle":"","parse-names":false,"suffix":""},{"dropping-particle":"","family":"Mardani","given":"Ronny Malavia","non-dropping-particle":"","parse-names":false,"suffix":""},{"dropping-particle":"","family":"Wahono","given":"Budi","non-dropping-particle":"","parse-names":false,"suffix":""}],"container-title":"Warta ekonomi","id":"ITEM-8","issue":"17","issued":{"date-parts":[["2017"]]},"page":"20-32","title":"ANALISIS PERBANDINGAN KINERJA KEUANGAN BANK UMUM SYARIAH DENGAN BANK UMUM KONVENSIONAL DI INDONESIA (Studi Empiris Pada Perusahaan Perbankan di Bursa Efek Indonesia)","type":"article-journal","volume":"07"},"uris":["http://www.mendeley.com/documents/?uuid=dea95e85-ceb8-43df-b1b0-73bc5626f268"]},{"id":"ITEM-9","itemData":{"author":[{"dropping-particle":"","family":"Samad","given":"Abdus","non-dropping-particle":"","parse-names":false,"suffix":""},{"dropping-particle":"","family":"Anan","given":"Edy","non-dropping-particle":"","parse-names":false,"suffix":""}],"id":"ITEM-9","issued":{"date-parts":[["2017"]]},"page":"67-88","title":"Perbandingan Kinerja Keuangan antara Bank Umum Konvensional dan Bank Umum Syariah di Indonesia Comparison of Financial Performance between Conventional Commercial Banks and Sharia Commercial Banks in Indonesia","type":"article-journal"},"uris":["http://www.mendeley.com/documents/?uuid=e65b982b-d278-407f-b8d5-5118cf5a6110"]},{"id":"ITEM-10","itemData":{"author":[{"dropping-particle":"","family":"Wijaya","given":"Luh Dita Dian","non-dropping-particle":"","parse-names":false,"suffix":""},{"dropping-particle":"","family":"Erawati","given":"Ni Made Adi","non-dropping-particle":"","parse-names":false,"suffix":""}],"container-title":"E-Jurnal Akuntansi Universitas Udayana","id":"ITEM-10","issue":"3","issued":{"date-parts":[["2017"]]},"page":"2217-2243","title":"ANALISIS PERBANDINGAN KINERJA KEUANGAN PERBANKAN UMUM KONVENSIONAL DAN PERBANKAN SYARIAH PERIODE 2011- 2015","type":"article-journal","volume":"20"},"uris":["http://www.mendeley.com/documents/?uuid=9ce47970-5cae-4e4a-9eab-2be1189df546"]}],"mendeley":{"formattedCitation":"(Dandung et al., 2020; Ilmi &amp; Wahyuati, 2019; Komalasari &amp; Wirman, 2021; Paramitha &amp; Astuti, 2018; A. M. Putri &amp; Iradianty, 2020; C. E. Putri et al., 2018; Samad &amp; Anan, 2017; Solikah et al., 2017; Thayib et al., 2017; Wijaya &amp; Erawati, 2017)","plainTextFormattedCitation":"(Dandung et al., 2020; Ilmi &amp; Wahyuati, 2019; Komalasari &amp; Wirman, 2021; Paramitha &amp; Astuti, 2018; A. M. Putri &amp; Iradianty, 2020; C. E. Putri et al., 2018; Samad &amp; Anan, 2017; Solikah et al., 2017; Thayib et al., 2017; Wijaya &amp; Erawati, 2017)","previouslyFormattedCitation":"(Dandung et al., 2020; Ilmi &amp; Wahyuati, 2019; Komalasari &amp; Wirman, 2021; Paramitha &amp; Astuti, 2018; A. M. Putri &amp; Iradianty, 2020; C. E. Putri et al., 2018; Samad &amp; Anan, 2017; Solikah et al., 2017; Thayib et al., 2017; Wijaya &amp; Erawati, 2017)"},"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Dandung et al., 2020; Ilmi &amp; Wahyuati, 2019; Komalasari &amp; Wirman, 2021; Paramitha &amp; Astuti, 2018; A. M. Putri &amp; Iradianty, 2020; C. E. Putri et al., 2018; Samad &amp; Anan, 2017; Solikah et al., 2017; Thayib et al., 2017; Wijaya &amp; Erawati, 2017)</w:t>
      </w:r>
      <w:r w:rsidRPr="00C62A24">
        <w:rPr>
          <w:rFonts w:asciiTheme="majorBidi" w:hAnsiTheme="majorBidi" w:cstheme="majorBidi"/>
          <w:color w:val="auto"/>
          <w:sz w:val="22"/>
          <w:szCs w:val="22"/>
        </w:rPr>
        <w:fldChar w:fldCharType="end"/>
      </w:r>
      <w:r w:rsidRPr="00C62A24">
        <w:rPr>
          <w:rFonts w:asciiTheme="majorBidi" w:hAnsiTheme="majorBidi" w:cstheme="majorBidi"/>
          <w:bCs/>
          <w:color w:val="auto"/>
          <w:sz w:val="22"/>
          <w:szCs w:val="22"/>
        </w:rPr>
        <w:t xml:space="preserve">, 3). </w:t>
      </w:r>
      <w:r w:rsidRPr="00C62A24">
        <w:rPr>
          <w:rFonts w:asciiTheme="majorBidi" w:hAnsiTheme="majorBidi" w:cstheme="majorBidi"/>
          <w:color w:val="auto"/>
          <w:sz w:val="22"/>
          <w:szCs w:val="22"/>
        </w:rPr>
        <w:t xml:space="preserve">Jangka waktu pengamatan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Suhendro","given":"Dedi","non-dropping-particle":"","parse-names":false,"suffix":""}],"container-title":"Jurnal Masharif al-Syariah: Jurnal Ekonomi dan Perbankan Syariah","id":"ITEM-1","issue":"1","issued":{"date-parts":[["2018"]]},"page":"1-26","title":"ANALISIS PERBANDINGAN KINERJA KEUANGAN BANK UMUM SYARIAH VS BANK UMUM KONVENSIONAL DI INDONESIA DENGAN MENGGUNAKAN RASIO KEUANGAN","type":"article-journal","volume":"3"},"uris":["http://www.mendeley.com/documents/?uuid=4ee967a8-90ea-48eb-a25d-322dd7df9485"]},{"id":"ITEM-2","itemData":{"author":[{"dropping-particle":"","family":"Komalasari","given":"Ila","non-dropping-particle":"","parse-names":false,"suffix":""},{"dropping-particle":"","family":"Wirman","given":"","non-dropping-particle":"","parse-names":false,"suffix":""}],"container-title":"Jurnal Akuntansi Bisnis","id":"ITEM-2","issue":"2","issued":{"date-parts":[["2021"]]},"page":"114-125","title":"ANALISIS PERBANDINGAN KINERJA KEUANGAN BANK KONVENSIONAL DENGAN BANK SYARIAH PERIODE 2015-2019","type":"article-journal","volume":"14"},"uris":["http://www.mendeley.com/documents/?uuid=39a814a8-aeb7-4d0b-ba5d-6c7180f55a2b"]},{"id":"ITEM-3","itemData":{"author":[{"dropping-particle":"","family":"Komardi","given":"Dadi","non-dropping-particle":"","parse-names":false,"suffix":""},{"dropping-particle":"","family":"Silalahi","given":"Ester Romaulina","non-dropping-particle":"","parse-names":false,"suffix":""}],"container-title":"KURS","id":"ITEM-3","issue":"2","issued":{"date-parts":[["2017"]]},"page":"175-183","title":"COMPARATIVE ANALYSIS OF FINANCIAL PERFORMANCE OF SYARIAH BANKING AND CONVENTIONAL BANKING","type":"article-journal","volume":"2"},"uris":["http://www.mendeley.com/documents/?uuid=7c437621-acba-430a-bc35-64e789e48c37"]},{"id":"ITEM-4","itemData":{"author":[{"dropping-particle":"","family":"Rosyadi","given":"Imron","non-dropping-particle":"","parse-names":false,"suffix":""}],"id":"ITEM-4","issue":"November 2015","issued":{"date-parts":[["2017"]]},"page":"61-74","title":"KOMPARASI EFISIENSI PERBANKAN SYARIAH DAN PERBANKAN","type":"article-journal","volume":"2"},"uris":["http://www.mendeley.com/documents/?uuid=2b80de40-df2d-4ea7-86fd-764db7820eab"]},{"id":"ITEM-5","itemData":{"DOI":"10.24042/febi.v2i1.943","author":[{"dropping-particle":"Al","family":"Parisi","given":"Salman","non-dropping-particle":"","parse-names":false,"suffix":""}],"id":"ITEM-5","issued":{"date-parts":[["2017"]]},"title":"Determinan Kinerja Keuangan Bank Umum Syariah di Indonesia","type":"article-journal"},"uris":["http://www.mendeley.com/documents/?uuid=7b400371-88d2-492d-8b77-49ef6097d41a"]}],"mendeley":{"formattedCitation":"(Komalasari &amp; Wirman, 2021; Komardi &amp; Silalahi, 2017; Parisi, 2017; Rosyadi, 2017; Suhendro, 2018)","plainTextFormattedCitation":"(Komalasari &amp; Wirman, 2021; Komardi &amp; Silalahi, 2017; Parisi, 2017; Rosyadi, 2017; Suhendro, 2018)","previouslyFormattedCitation":"(Komalasari &amp; Wirman, 2021; Komardi &amp; Silalahi, 2017; Parisi, 2017; Rosyadi, 2017; Suhendro, 2018)"},"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Komalasari &amp; Wirman, 2021; Komardi &amp; Silalahi, 2017; Parisi, 2017; Rosyadi, 2017; Suhendro, 2018)</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xml:space="preserve">, dan 4). Teknik analisis </w:t>
      </w:r>
      <w:r w:rsidRPr="00C62A24">
        <w:rPr>
          <w:rFonts w:asciiTheme="majorBidi" w:hAnsiTheme="majorBidi" w:cstheme="majorBidi"/>
          <w:color w:val="auto"/>
          <w:sz w:val="22"/>
          <w:szCs w:val="22"/>
        </w:rPr>
        <w:fldChar w:fldCharType="begin" w:fldLock="1"/>
      </w:r>
      <w:r w:rsidRPr="00C62A24">
        <w:rPr>
          <w:rFonts w:asciiTheme="majorBidi" w:hAnsiTheme="majorBidi" w:cstheme="majorBidi"/>
          <w:color w:val="auto"/>
          <w:sz w:val="22"/>
          <w:szCs w:val="22"/>
        </w:rPr>
        <w:instrText>ADDIN CSL_CITATION {"citationItems":[{"id":"ITEM-1","itemData":{"author":[{"dropping-particle":"","family":"Suhendro","given":"Dedi","non-dropping-particle":"","parse-names":false,"suffix":""}],"container-title":"Jurnal Masharif al-Syariah: Jurnal Ekonomi dan Perbankan Syariah","id":"ITEM-1","issue":"1","issued":{"date-parts":[["2018"]]},"page":"1-26","title":"ANALISIS PERBANDINGAN KINERJA KEUANGAN BANK UMUM SYARIAH VS BANK UMUM KONVENSIONAL DI INDONESIA DENGAN MENGGUNAKAN RASIO KEUANGAN","type":"article-journal","volume":"3"},"uris":["http://www.mendeley.com/documents/?uuid=4ee967a8-90ea-48eb-a25d-322dd7df9485"]},{"id":"ITEM-2","itemData":{"author":[{"dropping-particle":"","family":"Komalasari","given":"Ila","non-dropping-particle":"","parse-names":false,"suffix":""},{"dropping-particle":"","family":"Wirman","given":"","non-dropping-particle":"","parse-names":false,"suffix":""}],"container-title":"Jurnal Akuntansi Bisnis","id":"ITEM-2","issue":"2","issued":{"date-parts":[["2021"]]},"page":"114-125","title":"ANALISIS PERBANDINGAN KINERJA KEUANGAN BANK KONVENSIONAL DENGAN BANK SYARIAH PERIODE 2015-2019","type":"article-journal","volume":"14"},"uris":["http://www.mendeley.com/documents/?uuid=39a814a8-aeb7-4d0b-ba5d-6c7180f55a2b"]},{"id":"ITEM-3","itemData":{"author":[{"dropping-particle":"","family":"Komardi","given":"Dadi","non-dropping-particle":"","parse-names":false,"suffix":""},{"dropping-particle":"","family":"Silalahi","given":"Ester Romaulina","non-dropping-particle":"","parse-names":false,"suffix":""}],"container-title":"KURS","id":"ITEM-3","issue":"2","issued":{"date-parts":[["2017"]]},"page":"175-183","title":"COMPARATIVE ANALYSIS OF FINANCIAL PERFORMANCE OF SYARIAH BANKING AND CONVENTIONAL BANKING","type":"article-journal","volume":"2"},"uris":["http://www.mendeley.com/documents/?uuid=7c437621-acba-430a-bc35-64e789e48c37"]}],"mendeley":{"formattedCitation":"(Komalasari &amp; Wirman, 2021; Komardi &amp; Silalahi, 2017; Suhendro, 2018)","plainTextFormattedCitation":"(Komalasari &amp; Wirman, 2021; Komardi &amp; Silalahi, 2017; Suhendro, 2018)","previouslyFormattedCitation":"(Komalasari &amp; Wirman, 2021; Komardi &amp; Silalahi, 2017; Suhendro, 2018)"},"properties":{"noteIndex":0},"schema":"https://github.com/citation-style-language/schema/raw/master/csl-citation.json"}</w:instrText>
      </w:r>
      <w:r w:rsidRPr="00C62A24">
        <w:rPr>
          <w:rFonts w:asciiTheme="majorBidi" w:hAnsiTheme="majorBidi" w:cstheme="majorBidi"/>
          <w:color w:val="auto"/>
          <w:sz w:val="22"/>
          <w:szCs w:val="22"/>
        </w:rPr>
        <w:fldChar w:fldCharType="separate"/>
      </w:r>
      <w:r w:rsidRPr="00C62A24">
        <w:rPr>
          <w:rFonts w:asciiTheme="majorBidi" w:hAnsiTheme="majorBidi" w:cstheme="majorBidi"/>
          <w:noProof/>
          <w:color w:val="auto"/>
          <w:sz w:val="22"/>
          <w:szCs w:val="22"/>
        </w:rPr>
        <w:t>(Komalasari &amp; Wirman, 2021; Komardi &amp; Silalahi, 2017; Suhendro, 2018)</w:t>
      </w:r>
      <w:r w:rsidRPr="00C62A24">
        <w:rPr>
          <w:rFonts w:asciiTheme="majorBidi" w:hAnsiTheme="majorBidi" w:cstheme="majorBidi"/>
          <w:color w:val="auto"/>
          <w:sz w:val="22"/>
          <w:szCs w:val="22"/>
        </w:rPr>
        <w:fldChar w:fldCharType="end"/>
      </w:r>
      <w:r w:rsidRPr="00C62A24">
        <w:rPr>
          <w:rFonts w:asciiTheme="majorBidi" w:hAnsiTheme="majorBidi" w:cstheme="majorBidi"/>
          <w:color w:val="auto"/>
          <w:sz w:val="22"/>
          <w:szCs w:val="22"/>
        </w:rPr>
        <w:t>. Sehingga di sarankan bagi penelitia selanjutnya untuk 1). Memperluas atau memperbanyak jumlah sampel, 2). Menambah variable maupun indicator penelitian, 3). Menambah jangka waktu pengamatan, dan 4). Menggunakan teknik dan alat analisis yang lain.</w:t>
      </w:r>
    </w:p>
    <w:p w:rsidR="00C62A24" w:rsidRPr="00C62A24" w:rsidRDefault="00C62A24" w:rsidP="00C62A24">
      <w:pPr>
        <w:pStyle w:val="Ventura-Content"/>
        <w:rPr>
          <w:rFonts w:asciiTheme="majorBidi" w:hAnsiTheme="majorBidi" w:cstheme="majorBidi"/>
          <w:color w:val="auto"/>
          <w:sz w:val="24"/>
          <w:szCs w:val="24"/>
        </w:rPr>
      </w:pPr>
    </w:p>
    <w:p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C62A24" w:rsidRPr="00C62A24" w:rsidRDefault="00C62A24" w:rsidP="00C62A24">
      <w:pPr>
        <w:pStyle w:val="Ventura-Content"/>
        <w:rPr>
          <w:rFonts w:asciiTheme="majorBidi" w:hAnsiTheme="majorBidi" w:cstheme="majorBidi"/>
          <w:color w:val="auto"/>
          <w:sz w:val="22"/>
          <w:szCs w:val="22"/>
        </w:rPr>
      </w:pPr>
      <w:r w:rsidRPr="00C62A24">
        <w:rPr>
          <w:rFonts w:asciiTheme="majorBidi" w:hAnsiTheme="majorBidi" w:cstheme="majorBidi"/>
          <w:color w:val="auto"/>
          <w:sz w:val="22"/>
          <w:szCs w:val="22"/>
        </w:rPr>
        <w:t xml:space="preserve">Hasil </w:t>
      </w:r>
      <w:r w:rsidRPr="00C62A24">
        <w:rPr>
          <w:rFonts w:asciiTheme="majorBidi" w:hAnsiTheme="majorBidi" w:cstheme="majorBidi"/>
          <w:i/>
          <w:color w:val="auto"/>
          <w:sz w:val="22"/>
          <w:szCs w:val="22"/>
        </w:rPr>
        <w:t>Systematic Literature Review</w:t>
      </w:r>
      <w:r w:rsidRPr="00C62A24">
        <w:rPr>
          <w:rFonts w:asciiTheme="majorBidi" w:hAnsiTheme="majorBidi" w:cstheme="majorBidi"/>
          <w:color w:val="auto"/>
          <w:sz w:val="22"/>
          <w:szCs w:val="22"/>
        </w:rPr>
        <w:t xml:space="preserve"> menunjukkan bahwa artikel yang diteliti sebnyak 31 artikel dengan hasil, 1). Tingkat sebaran artikel tahun 2017 sebanyak 11, tahun 2018 sebanyak 6, tahun 2019 sejumlah 7, tahun 2020 sebanyak 5 dan tahun 2021 sejumlah 2 artikel yang berada pada 31 jurnal, 2). Metode penelitian yang digunakan oleh para peneliti adalah pendekatan kuantitatif deskriptif dengan pendekatan alat statistic deskriptif d</w:t>
      </w:r>
      <w:r w:rsidRPr="00C62A24">
        <w:rPr>
          <w:rFonts w:asciiTheme="majorBidi" w:hAnsiTheme="majorBidi" w:cstheme="majorBidi"/>
          <w:color w:val="auto"/>
          <w:sz w:val="22"/>
          <w:szCs w:val="22"/>
          <w:lang w:val="sv-SE"/>
        </w:rPr>
        <w:t>an tidak ada</w:t>
      </w:r>
      <w:r w:rsidRPr="00C62A24">
        <w:rPr>
          <w:rFonts w:asciiTheme="majorBidi" w:hAnsiTheme="majorBidi" w:cstheme="majorBidi"/>
          <w:color w:val="auto"/>
          <w:sz w:val="22"/>
          <w:szCs w:val="22"/>
        </w:rPr>
        <w:t xml:space="preserve"> yang menggunakan pendekatan kualitatif maupun </w:t>
      </w:r>
      <w:r w:rsidRPr="00C62A24">
        <w:rPr>
          <w:rFonts w:asciiTheme="majorBidi" w:hAnsiTheme="majorBidi" w:cstheme="majorBidi"/>
          <w:i/>
          <w:color w:val="auto"/>
          <w:sz w:val="22"/>
          <w:szCs w:val="22"/>
        </w:rPr>
        <w:t>mix methods</w:t>
      </w:r>
      <w:r w:rsidRPr="00C62A24">
        <w:rPr>
          <w:rFonts w:asciiTheme="majorBidi" w:hAnsiTheme="majorBidi" w:cstheme="majorBidi"/>
          <w:color w:val="auto"/>
          <w:sz w:val="22"/>
          <w:szCs w:val="22"/>
        </w:rPr>
        <w:t>, 3). Jenis alat ukur kinerja yang digunakan adalah sebagian besar rasio-rasio keuangan, 4). Potret kinerja keuangan perbankan syariah fluktuatif dan cendrung membaik, 5). Solusi bagi bank syariah adalah memperbaiki kinerja rasio keuangannya, dan 6). Keterbatasan penelitian terletak pada jumlah sampel, variabel dan indicator, jangka waktu pengamatan, dan teknik analisis.</w:t>
      </w:r>
    </w:p>
    <w:p w:rsidR="00C62A24" w:rsidRPr="00C62A24" w:rsidRDefault="00C62A24" w:rsidP="00C62A24">
      <w:pPr>
        <w:pStyle w:val="Ventura-Content"/>
        <w:rPr>
          <w:rFonts w:asciiTheme="majorBidi" w:hAnsiTheme="majorBidi" w:cstheme="majorBidi"/>
          <w:color w:val="auto"/>
          <w:sz w:val="22"/>
          <w:szCs w:val="22"/>
          <w:lang w:val="id-ID"/>
        </w:rPr>
      </w:pPr>
      <w:r w:rsidRPr="00C62A24">
        <w:rPr>
          <w:rFonts w:asciiTheme="majorBidi" w:hAnsiTheme="majorBidi" w:cstheme="majorBidi"/>
          <w:color w:val="auto"/>
          <w:sz w:val="22"/>
          <w:szCs w:val="22"/>
          <w:lang w:val="id-ID"/>
        </w:rPr>
        <w:t>Implikasi teoritis dan praktis</w:t>
      </w:r>
      <w:r w:rsidRPr="00C62A24">
        <w:rPr>
          <w:rFonts w:asciiTheme="majorBidi" w:hAnsiTheme="majorBidi" w:cstheme="majorBidi"/>
          <w:color w:val="auto"/>
          <w:sz w:val="22"/>
          <w:szCs w:val="22"/>
        </w:rPr>
        <w:t xml:space="preserve"> dari studi ini adalah menambah khazanah pengetahuan di bidang manajemen keuangan khususnya terkait dengan penggunaan rasio keuangan dalam pengukuran kinerja keuangan. Secara praktis studi ini </w:t>
      </w:r>
      <w:r w:rsidRPr="00C62A24">
        <w:rPr>
          <w:rFonts w:asciiTheme="majorBidi" w:hAnsiTheme="majorBidi" w:cstheme="majorBidi"/>
          <w:color w:val="auto"/>
          <w:sz w:val="22"/>
          <w:szCs w:val="22"/>
          <w:lang w:val="id-ID"/>
        </w:rPr>
        <w:t xml:space="preserve">menemukan </w:t>
      </w:r>
      <w:r w:rsidRPr="00C62A24">
        <w:rPr>
          <w:rFonts w:asciiTheme="majorBidi" w:hAnsiTheme="majorBidi" w:cstheme="majorBidi"/>
          <w:color w:val="auto"/>
          <w:sz w:val="22"/>
          <w:szCs w:val="22"/>
        </w:rPr>
        <w:t>referensi strategi</w:t>
      </w:r>
      <w:r w:rsidRPr="00C62A24">
        <w:rPr>
          <w:rFonts w:asciiTheme="majorBidi" w:hAnsiTheme="majorBidi" w:cstheme="majorBidi"/>
          <w:color w:val="auto"/>
          <w:sz w:val="22"/>
          <w:szCs w:val="22"/>
          <w:lang w:val="id-ID"/>
        </w:rPr>
        <w:t xml:space="preserve"> </w:t>
      </w:r>
      <w:r w:rsidRPr="00C62A24">
        <w:rPr>
          <w:rFonts w:asciiTheme="majorBidi" w:hAnsiTheme="majorBidi" w:cstheme="majorBidi"/>
          <w:color w:val="auto"/>
          <w:sz w:val="22"/>
          <w:szCs w:val="22"/>
        </w:rPr>
        <w:t xml:space="preserve">baru </w:t>
      </w:r>
      <w:r w:rsidRPr="00C62A24">
        <w:rPr>
          <w:rFonts w:asciiTheme="majorBidi" w:hAnsiTheme="majorBidi" w:cstheme="majorBidi"/>
          <w:color w:val="auto"/>
          <w:sz w:val="22"/>
          <w:szCs w:val="22"/>
          <w:lang w:val="id-ID"/>
        </w:rPr>
        <w:t xml:space="preserve">yang </w:t>
      </w:r>
      <w:r w:rsidRPr="00C62A24">
        <w:rPr>
          <w:rFonts w:asciiTheme="majorBidi" w:hAnsiTheme="majorBidi" w:cstheme="majorBidi"/>
          <w:color w:val="auto"/>
          <w:sz w:val="22"/>
          <w:szCs w:val="22"/>
        </w:rPr>
        <w:t>perlu dikembangkan oleh perbankan syariah di Indonesia dalam meningkatkan kinerja keuangnnya</w:t>
      </w:r>
      <w:r w:rsidRPr="00C62A24">
        <w:rPr>
          <w:rFonts w:asciiTheme="majorBidi" w:hAnsiTheme="majorBidi" w:cstheme="majorBidi"/>
          <w:color w:val="auto"/>
          <w:sz w:val="22"/>
          <w:szCs w:val="22"/>
          <w:lang w:val="id-ID"/>
        </w:rPr>
        <w:t>. Selain itu, pentingnya evaluasi kinerja keuangan perbankan syariah dalam membantu perkembangan perbankan syariah Indonesia di masa depan.</w:t>
      </w:r>
    </w:p>
    <w:p w:rsidR="00D73172" w:rsidRDefault="00C62A24" w:rsidP="00C62A24">
      <w:pPr>
        <w:pStyle w:val="Ventura-Content"/>
        <w:rPr>
          <w:rFonts w:asciiTheme="majorBidi" w:hAnsiTheme="majorBidi" w:cstheme="majorBidi"/>
          <w:color w:val="auto"/>
          <w:sz w:val="22"/>
          <w:szCs w:val="22"/>
          <w:lang w:val="sv-SE"/>
        </w:rPr>
      </w:pPr>
      <w:r w:rsidRPr="00C62A24">
        <w:rPr>
          <w:rFonts w:asciiTheme="majorBidi" w:hAnsiTheme="majorBidi" w:cstheme="majorBidi"/>
          <w:color w:val="auto"/>
          <w:sz w:val="22"/>
          <w:szCs w:val="22"/>
          <w:lang w:val="id-ID"/>
        </w:rPr>
        <w:t xml:space="preserve">Studi ini memiliki keterbatasan baik dari sisi </w:t>
      </w:r>
      <w:r w:rsidRPr="00C62A24">
        <w:rPr>
          <w:rStyle w:val="y2iqfc"/>
          <w:rFonts w:asciiTheme="majorBidi" w:eastAsia="MS Mincho" w:hAnsiTheme="majorBidi" w:cstheme="majorBidi"/>
          <w:color w:val="auto"/>
          <w:sz w:val="22"/>
          <w:szCs w:val="22"/>
          <w:lang w:val="id-ID"/>
        </w:rPr>
        <w:t>metodologi</w:t>
      </w:r>
      <w:r w:rsidRPr="00C62A24">
        <w:rPr>
          <w:rStyle w:val="y2iqfc"/>
          <w:rFonts w:asciiTheme="majorBidi" w:hAnsiTheme="majorBidi" w:cstheme="majorBidi"/>
          <w:color w:val="auto"/>
          <w:sz w:val="22"/>
          <w:szCs w:val="22"/>
          <w:lang w:val="id-ID"/>
        </w:rPr>
        <w:t xml:space="preserve"> seperti media pencarian yang hanya </w:t>
      </w:r>
      <w:r w:rsidRPr="00C62A24">
        <w:rPr>
          <w:rFonts w:asciiTheme="majorBidi" w:hAnsiTheme="majorBidi" w:cstheme="majorBidi"/>
          <w:color w:val="auto"/>
          <w:sz w:val="22"/>
          <w:szCs w:val="22"/>
          <w:lang w:val="id-ID"/>
        </w:rPr>
        <w:t>menggunakan</w:t>
      </w:r>
      <w:r w:rsidRPr="00C62A24">
        <w:rPr>
          <w:rStyle w:val="y2iqfc"/>
          <w:rFonts w:asciiTheme="majorBidi" w:hAnsiTheme="majorBidi" w:cstheme="majorBidi"/>
          <w:color w:val="auto"/>
          <w:sz w:val="22"/>
          <w:szCs w:val="22"/>
          <w:lang w:val="id-ID"/>
        </w:rPr>
        <w:t xml:space="preserve"> google cendekia, </w:t>
      </w:r>
      <w:r w:rsidRPr="00C62A24">
        <w:rPr>
          <w:rStyle w:val="y2iqfc"/>
          <w:rFonts w:asciiTheme="majorBidi" w:hAnsiTheme="majorBidi" w:cstheme="majorBidi"/>
          <w:color w:val="auto"/>
          <w:sz w:val="22"/>
          <w:szCs w:val="22"/>
        </w:rPr>
        <w:t xml:space="preserve">jangka waktu artikel hanya 5 tahun, </w:t>
      </w:r>
      <w:r w:rsidRPr="00C62A24">
        <w:rPr>
          <w:rStyle w:val="y2iqfc"/>
          <w:rFonts w:asciiTheme="majorBidi" w:hAnsiTheme="majorBidi" w:cstheme="majorBidi"/>
          <w:color w:val="auto"/>
          <w:sz w:val="22"/>
          <w:szCs w:val="22"/>
          <w:lang w:val="id-ID"/>
        </w:rPr>
        <w:t xml:space="preserve">sampel </w:t>
      </w:r>
      <w:r w:rsidRPr="00C62A24">
        <w:rPr>
          <w:rStyle w:val="y2iqfc"/>
          <w:rFonts w:asciiTheme="majorBidi" w:hAnsiTheme="majorBidi" w:cstheme="majorBidi"/>
          <w:color w:val="auto"/>
          <w:sz w:val="22"/>
          <w:szCs w:val="22"/>
        </w:rPr>
        <w:t>hanya 3</w:t>
      </w:r>
      <w:r w:rsidRPr="00C62A24">
        <w:rPr>
          <w:rStyle w:val="y2iqfc"/>
          <w:rFonts w:asciiTheme="majorBidi" w:hAnsiTheme="majorBidi" w:cstheme="majorBidi"/>
          <w:color w:val="auto"/>
          <w:sz w:val="22"/>
          <w:szCs w:val="22"/>
          <w:lang w:val="id-ID"/>
        </w:rPr>
        <w:t xml:space="preserve">1 </w:t>
      </w:r>
      <w:r w:rsidRPr="00C62A24">
        <w:rPr>
          <w:rStyle w:val="y2iqfc"/>
          <w:rFonts w:asciiTheme="majorBidi" w:hAnsiTheme="majorBidi" w:cstheme="majorBidi"/>
          <w:color w:val="auto"/>
          <w:sz w:val="22"/>
          <w:szCs w:val="22"/>
          <w:lang w:val="id-ID"/>
        </w:rPr>
        <w:lastRenderedPageBreak/>
        <w:t xml:space="preserve">artikel. </w:t>
      </w:r>
      <w:r w:rsidRPr="00C62A24">
        <w:rPr>
          <w:rFonts w:asciiTheme="majorBidi" w:hAnsiTheme="majorBidi" w:cstheme="majorBidi"/>
          <w:color w:val="auto"/>
          <w:sz w:val="22"/>
          <w:szCs w:val="22"/>
        </w:rPr>
        <w:t>S</w:t>
      </w:r>
      <w:r w:rsidRPr="00C62A24">
        <w:rPr>
          <w:rFonts w:asciiTheme="majorBidi" w:hAnsiTheme="majorBidi" w:cstheme="majorBidi"/>
          <w:color w:val="auto"/>
          <w:sz w:val="22"/>
          <w:szCs w:val="22"/>
          <w:lang w:val="id-ID"/>
        </w:rPr>
        <w:t xml:space="preserve">aran </w:t>
      </w:r>
      <w:r w:rsidRPr="00C62A24">
        <w:rPr>
          <w:rFonts w:asciiTheme="majorBidi" w:hAnsiTheme="majorBidi" w:cstheme="majorBidi"/>
          <w:color w:val="auto"/>
          <w:sz w:val="22"/>
          <w:szCs w:val="22"/>
        </w:rPr>
        <w:t xml:space="preserve">untuk </w:t>
      </w:r>
      <w:r w:rsidRPr="00C62A24">
        <w:rPr>
          <w:rFonts w:asciiTheme="majorBidi" w:hAnsiTheme="majorBidi" w:cstheme="majorBidi"/>
          <w:color w:val="auto"/>
          <w:sz w:val="22"/>
          <w:szCs w:val="22"/>
          <w:lang w:val="id-ID"/>
        </w:rPr>
        <w:t xml:space="preserve">peneliti </w:t>
      </w:r>
      <w:r w:rsidRPr="00C62A24">
        <w:rPr>
          <w:rFonts w:asciiTheme="majorBidi" w:hAnsiTheme="majorBidi" w:cstheme="majorBidi"/>
          <w:color w:val="auto"/>
          <w:sz w:val="22"/>
          <w:szCs w:val="22"/>
        </w:rPr>
        <w:t xml:space="preserve">selanjutnya </w:t>
      </w:r>
      <w:r w:rsidRPr="00C62A24">
        <w:rPr>
          <w:rStyle w:val="y2iqfc"/>
          <w:rFonts w:asciiTheme="majorBidi" w:hAnsiTheme="majorBidi" w:cstheme="majorBidi"/>
          <w:color w:val="auto"/>
          <w:sz w:val="22"/>
          <w:szCs w:val="22"/>
        </w:rPr>
        <w:t>baik secara</w:t>
      </w:r>
      <w:r w:rsidRPr="00C62A24">
        <w:rPr>
          <w:rStyle w:val="y2iqfc"/>
          <w:rFonts w:asciiTheme="majorBidi" w:eastAsia="MS Mincho" w:hAnsiTheme="majorBidi" w:cstheme="majorBidi"/>
          <w:color w:val="auto"/>
          <w:sz w:val="22"/>
          <w:szCs w:val="22"/>
          <w:lang w:val="id-ID"/>
        </w:rPr>
        <w:t xml:space="preserve"> konseptual maupun empiris</w:t>
      </w:r>
      <w:r w:rsidRPr="00C62A24">
        <w:rPr>
          <w:rStyle w:val="y2iqfc"/>
          <w:rFonts w:asciiTheme="majorBidi" w:hAnsiTheme="majorBidi" w:cstheme="majorBidi"/>
          <w:color w:val="auto"/>
          <w:sz w:val="22"/>
          <w:szCs w:val="22"/>
        </w:rPr>
        <w:t xml:space="preserve"> adalah menggunakan sumber media yang lebih luas dan banyak terutama pada jurnal-jurnal internasional</w:t>
      </w:r>
      <w:r w:rsidRPr="00C62A24">
        <w:rPr>
          <w:rFonts w:asciiTheme="majorBidi" w:hAnsiTheme="majorBidi" w:cstheme="majorBidi"/>
          <w:color w:val="auto"/>
          <w:sz w:val="22"/>
          <w:szCs w:val="22"/>
          <w:lang w:val="sv-SE"/>
        </w:rPr>
        <w:t>.</w:t>
      </w:r>
    </w:p>
    <w:p w:rsidR="00C62A24" w:rsidRPr="00C62A24" w:rsidRDefault="00C62A24" w:rsidP="00C62A24">
      <w:pPr>
        <w:pStyle w:val="Ventura-Content"/>
        <w:rPr>
          <w:rFonts w:asciiTheme="majorBidi" w:hAnsiTheme="majorBidi" w:cstheme="majorBidi"/>
          <w:color w:val="auto"/>
          <w:sz w:val="22"/>
          <w:szCs w:val="22"/>
          <w:lang w:val="sv-SE"/>
        </w:rPr>
      </w:pPr>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B359D9" w:rsidRPr="00B359D9" w:rsidRDefault="00B359D9" w:rsidP="00B359D9">
      <w:pPr>
        <w:widowControl w:val="0"/>
        <w:autoSpaceDE w:val="0"/>
        <w:autoSpaceDN w:val="0"/>
        <w:adjustRightInd w:val="0"/>
        <w:ind w:left="480" w:hanging="480"/>
        <w:jc w:val="both"/>
        <w:rPr>
          <w:noProof/>
          <w:sz w:val="22"/>
          <w:szCs w:val="22"/>
        </w:rPr>
      </w:pPr>
      <w:r w:rsidRPr="00B359D9">
        <w:rPr>
          <w:rFonts w:asciiTheme="majorBidi" w:hAnsiTheme="majorBidi" w:cstheme="majorBidi"/>
          <w:sz w:val="22"/>
          <w:szCs w:val="22"/>
        </w:rPr>
        <w:fldChar w:fldCharType="begin" w:fldLock="1"/>
      </w:r>
      <w:r w:rsidRPr="00B359D9">
        <w:rPr>
          <w:rFonts w:asciiTheme="majorBidi" w:hAnsiTheme="majorBidi" w:cstheme="majorBidi"/>
          <w:sz w:val="22"/>
          <w:szCs w:val="22"/>
        </w:rPr>
        <w:instrText xml:space="preserve">ADDIN Mendeley Bibliography CSL_BIBLIOGRAPHY </w:instrText>
      </w:r>
      <w:r w:rsidRPr="00B359D9">
        <w:rPr>
          <w:rFonts w:asciiTheme="majorBidi" w:hAnsiTheme="majorBidi" w:cstheme="majorBidi"/>
          <w:sz w:val="22"/>
          <w:szCs w:val="22"/>
        </w:rPr>
        <w:fldChar w:fldCharType="separate"/>
      </w:r>
      <w:r w:rsidRPr="00B359D9">
        <w:rPr>
          <w:noProof/>
          <w:sz w:val="22"/>
          <w:szCs w:val="22"/>
        </w:rPr>
        <w:t xml:space="preserve">Alamsyah, S., &amp; Meilyda, S. D. (2020). Analisis Perbandingan Kinerja CAR, ROA, NIM, BOPO Dan LDR Perbankan Syariah Dengan Perbankan Konvensional. </w:t>
      </w:r>
      <w:r w:rsidRPr="00B359D9">
        <w:rPr>
          <w:i/>
          <w:iCs/>
          <w:noProof/>
          <w:sz w:val="22"/>
          <w:szCs w:val="22"/>
        </w:rPr>
        <w:t>Balance Vocation Accounting Journal</w:t>
      </w:r>
      <w:r w:rsidRPr="00B359D9">
        <w:rPr>
          <w:noProof/>
          <w:sz w:val="22"/>
          <w:szCs w:val="22"/>
        </w:rPr>
        <w:t xml:space="preserve">, </w:t>
      </w:r>
      <w:r w:rsidRPr="00B359D9">
        <w:rPr>
          <w:i/>
          <w:iCs/>
          <w:noProof/>
          <w:sz w:val="22"/>
          <w:szCs w:val="22"/>
        </w:rPr>
        <w:t>4</w:t>
      </w:r>
      <w:r w:rsidRPr="00B359D9">
        <w:rPr>
          <w:noProof/>
          <w:sz w:val="22"/>
          <w:szCs w:val="22"/>
        </w:rPr>
        <w:t>(2), 137–152.</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Amalia, A. N. (2018). Analisis Perbandingan Tingkat Stabilitas Keuangan Perbankan Syariah Dan Konvensional Di Indonesia. </w:t>
      </w:r>
      <w:r w:rsidRPr="00B359D9">
        <w:rPr>
          <w:i/>
          <w:iCs/>
          <w:noProof/>
          <w:sz w:val="22"/>
          <w:szCs w:val="22"/>
        </w:rPr>
        <w:t>SYI’AR IQTISHADI: Journal Of Islamic Economics, Finance And Banking</w:t>
      </w:r>
      <w:r w:rsidRPr="00B359D9">
        <w:rPr>
          <w:noProof/>
          <w:sz w:val="22"/>
          <w:szCs w:val="22"/>
        </w:rPr>
        <w:t xml:space="preserve">, </w:t>
      </w:r>
      <w:r w:rsidRPr="00B359D9">
        <w:rPr>
          <w:i/>
          <w:iCs/>
          <w:noProof/>
          <w:sz w:val="22"/>
          <w:szCs w:val="22"/>
        </w:rPr>
        <w:t>2</w:t>
      </w:r>
      <w:r w:rsidRPr="00B359D9">
        <w:rPr>
          <w:noProof/>
          <w:sz w:val="22"/>
          <w:szCs w:val="22"/>
        </w:rPr>
        <w:t>(1), 1–24.</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Asraf, Yurasti, &amp; Suwarni. (2019). Analisis Perbandingan Kinerja Keuangan Bank Syariah Mandiri Dengan Bank Mandiri Konvensional. </w:t>
      </w:r>
      <w:r w:rsidRPr="00B359D9">
        <w:rPr>
          <w:i/>
          <w:iCs/>
          <w:noProof/>
          <w:sz w:val="22"/>
          <w:szCs w:val="22"/>
        </w:rPr>
        <w:t>Jurnal MBIA</w:t>
      </w:r>
      <w:r w:rsidRPr="00B359D9">
        <w:rPr>
          <w:noProof/>
          <w:sz w:val="22"/>
          <w:szCs w:val="22"/>
        </w:rPr>
        <w:t xml:space="preserve">, </w:t>
      </w:r>
      <w:r w:rsidRPr="00B359D9">
        <w:rPr>
          <w:i/>
          <w:iCs/>
          <w:noProof/>
          <w:sz w:val="22"/>
          <w:szCs w:val="22"/>
        </w:rPr>
        <w:t>18</w:t>
      </w:r>
      <w:r w:rsidRPr="00B359D9">
        <w:rPr>
          <w:noProof/>
          <w:sz w:val="22"/>
          <w:szCs w:val="22"/>
        </w:rPr>
        <w:t>(3), 121–136.</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Budiartini, N. K. S., Agung, A. A. P., &amp; Gama, A. W. S. (2017). Analisis Perbedaan Kinerja Bank Umum Syariah Dan Bank Umum Konvensional Di Indonesia. </w:t>
      </w:r>
      <w:r w:rsidRPr="00B359D9">
        <w:rPr>
          <w:i/>
          <w:iCs/>
          <w:noProof/>
          <w:sz w:val="22"/>
          <w:szCs w:val="22"/>
        </w:rPr>
        <w:t>Forum Manajemen</w:t>
      </w:r>
      <w:r w:rsidRPr="00B359D9">
        <w:rPr>
          <w:noProof/>
          <w:sz w:val="22"/>
          <w:szCs w:val="22"/>
        </w:rPr>
        <w:t xml:space="preserve">, </w:t>
      </w:r>
      <w:r w:rsidRPr="00B359D9">
        <w:rPr>
          <w:i/>
          <w:iCs/>
          <w:noProof/>
          <w:sz w:val="22"/>
          <w:szCs w:val="22"/>
        </w:rPr>
        <w:t>15</w:t>
      </w:r>
      <w:r w:rsidRPr="00B359D9">
        <w:rPr>
          <w:noProof/>
          <w:sz w:val="22"/>
          <w:szCs w:val="22"/>
        </w:rPr>
        <w:t>(2), 43–55.</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Dandung, M. E., Amtiran, P. Y., &amp; Ratu, M. (2020). Analisis Perbandingan Kinerja Keuangan Perbankan Konvensional Dan Perbankan Syariah. </w:t>
      </w:r>
      <w:r w:rsidRPr="00B359D9">
        <w:rPr>
          <w:i/>
          <w:iCs/>
          <w:noProof/>
          <w:sz w:val="22"/>
          <w:szCs w:val="22"/>
        </w:rPr>
        <w:t>Journal Of Management (SME’s)</w:t>
      </w:r>
      <w:r w:rsidRPr="00B359D9">
        <w:rPr>
          <w:noProof/>
          <w:sz w:val="22"/>
          <w:szCs w:val="22"/>
        </w:rPr>
        <w:t xml:space="preserve">, </w:t>
      </w:r>
      <w:r w:rsidRPr="00B359D9">
        <w:rPr>
          <w:i/>
          <w:iCs/>
          <w:noProof/>
          <w:sz w:val="22"/>
          <w:szCs w:val="22"/>
        </w:rPr>
        <w:t>11</w:t>
      </w:r>
      <w:r w:rsidRPr="00B359D9">
        <w:rPr>
          <w:noProof/>
          <w:sz w:val="22"/>
          <w:szCs w:val="22"/>
        </w:rPr>
        <w:t>(1), 65–82.</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Dwilita, H., &amp; Tambunan, S. (2019). Perbandingan Kinerja Perbankan Indonesia Studi Syariah Yang Terdaftar Di Bursa Efek Indonesia Periode 2008-2017. </w:t>
      </w:r>
      <w:r w:rsidRPr="00B359D9">
        <w:rPr>
          <w:i/>
          <w:iCs/>
          <w:noProof/>
          <w:sz w:val="22"/>
          <w:szCs w:val="22"/>
        </w:rPr>
        <w:t>Jurnal Akuntansi Bisnis &amp; Publik</w:t>
      </w:r>
      <w:r w:rsidRPr="00B359D9">
        <w:rPr>
          <w:noProof/>
          <w:sz w:val="22"/>
          <w:szCs w:val="22"/>
        </w:rPr>
        <w:t xml:space="preserve">, </w:t>
      </w:r>
      <w:r w:rsidRPr="00B359D9">
        <w:rPr>
          <w:i/>
          <w:iCs/>
          <w:noProof/>
          <w:sz w:val="22"/>
          <w:szCs w:val="22"/>
        </w:rPr>
        <w:t>10</w:t>
      </w:r>
      <w:r w:rsidRPr="00B359D9">
        <w:rPr>
          <w:noProof/>
          <w:sz w:val="22"/>
          <w:szCs w:val="22"/>
        </w:rPr>
        <w:t>(1), 145–162.</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Economy.Okezone.Com. (2021). </w:t>
      </w:r>
      <w:r w:rsidRPr="00B359D9">
        <w:rPr>
          <w:i/>
          <w:iCs/>
          <w:noProof/>
          <w:sz w:val="22"/>
          <w:szCs w:val="22"/>
        </w:rPr>
        <w:t>Ojk-Beberkan-Kelemahan-Bank-Syariah-Sehingga-Kalah-Dengan-Perbankan-Konvensional)</w:t>
      </w:r>
      <w:r w:rsidRPr="00B359D9">
        <w:rPr>
          <w:noProof/>
          <w:sz w:val="22"/>
          <w:szCs w:val="22"/>
        </w:rPr>
        <w:t>. Https://Economy.Okezone.Com/Read/2021/10/15/320/2486629/Ojk-Beberkan-Kelemahan-Bank-Syariah-Sehingga-Kalah-Dengan-Perbankan-Konvensional</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Gramedia.Com. (2021). </w:t>
      </w:r>
      <w:r w:rsidRPr="00B359D9">
        <w:rPr>
          <w:i/>
          <w:iCs/>
          <w:noProof/>
          <w:sz w:val="22"/>
          <w:szCs w:val="22"/>
        </w:rPr>
        <w:t>Best-Seller/Neobank</w:t>
      </w:r>
      <w:r w:rsidRPr="00B359D9">
        <w:rPr>
          <w:noProof/>
          <w:sz w:val="22"/>
          <w:szCs w:val="22"/>
        </w:rPr>
        <w:t>. Https://Www.Gramedia.Com/Best-Seller/Neobank</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Ilmi, F. T., &amp; Wahyuati, A. (2019). Analisis Perbandingan Kinerja Keuangan Pada Bank Konvensional Dan Bank Syariah Di Bei. </w:t>
      </w:r>
      <w:r w:rsidRPr="00B359D9">
        <w:rPr>
          <w:i/>
          <w:iCs/>
          <w:noProof/>
          <w:sz w:val="22"/>
          <w:szCs w:val="22"/>
        </w:rPr>
        <w:t>Jurnal Ilmu Dan Riset Manajemen</w:t>
      </w:r>
      <w:r w:rsidRPr="00B359D9">
        <w:rPr>
          <w:noProof/>
          <w:sz w:val="22"/>
          <w:szCs w:val="22"/>
        </w:rPr>
        <w:t xml:space="preserve">, </w:t>
      </w:r>
      <w:r w:rsidRPr="00B359D9">
        <w:rPr>
          <w:i/>
          <w:iCs/>
          <w:noProof/>
          <w:sz w:val="22"/>
          <w:szCs w:val="22"/>
        </w:rPr>
        <w:t>8</w:t>
      </w:r>
      <w:r w:rsidRPr="00B359D9">
        <w:rPr>
          <w:noProof/>
          <w:sz w:val="22"/>
          <w:szCs w:val="22"/>
        </w:rPr>
        <w:t>(3), 1–17.</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Infobanknews.Com. (2021). </w:t>
      </w:r>
      <w:r w:rsidRPr="00B359D9">
        <w:rPr>
          <w:i/>
          <w:iCs/>
          <w:noProof/>
          <w:sz w:val="22"/>
          <w:szCs w:val="22"/>
        </w:rPr>
        <w:t>Peluang-Dan-Tantangan-Perbankan-Syariah-Di-2021</w:t>
      </w:r>
      <w:r w:rsidRPr="00B359D9">
        <w:rPr>
          <w:noProof/>
          <w:sz w:val="22"/>
          <w:szCs w:val="22"/>
        </w:rPr>
        <w:t>. Https://Infobanknews.Com/Peluang-Dan-Tantangan-Perbankan-Syariah-Di-2021/</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Iqbal, M. (2021). </w:t>
      </w:r>
      <w:r w:rsidRPr="00B359D9">
        <w:rPr>
          <w:i/>
          <w:iCs/>
          <w:noProof/>
          <w:sz w:val="22"/>
          <w:szCs w:val="22"/>
        </w:rPr>
        <w:t>Perkembangan-Perbankan-Syariah-Saat-Ini</w:t>
      </w:r>
      <w:r w:rsidRPr="00B359D9">
        <w:rPr>
          <w:noProof/>
          <w:sz w:val="22"/>
          <w:szCs w:val="22"/>
        </w:rPr>
        <w:t>. Https://Sef.Feb.Ugm.Ac.Id/Perkembangan-Perbankan-Syariah-Saat-Ini/</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Komalasari, I., &amp; Wirman. (2021). Analisis Perbandingan Kinerja Keuangan Bank Konvensional Dengan Bank Syariah Periode 2015-2019. </w:t>
      </w:r>
      <w:r w:rsidRPr="00B359D9">
        <w:rPr>
          <w:i/>
          <w:iCs/>
          <w:noProof/>
          <w:sz w:val="22"/>
          <w:szCs w:val="22"/>
        </w:rPr>
        <w:t>Jurnal Akuntansi Bisnis</w:t>
      </w:r>
      <w:r w:rsidRPr="00B359D9">
        <w:rPr>
          <w:noProof/>
          <w:sz w:val="22"/>
          <w:szCs w:val="22"/>
        </w:rPr>
        <w:t xml:space="preserve">, </w:t>
      </w:r>
      <w:r w:rsidRPr="00B359D9">
        <w:rPr>
          <w:i/>
          <w:iCs/>
          <w:noProof/>
          <w:sz w:val="22"/>
          <w:szCs w:val="22"/>
        </w:rPr>
        <w:t>14</w:t>
      </w:r>
      <w:r w:rsidRPr="00B359D9">
        <w:rPr>
          <w:noProof/>
          <w:sz w:val="22"/>
          <w:szCs w:val="22"/>
        </w:rPr>
        <w:t>(2), 114–125.</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Komardi, D., &amp; Silalahi, E. R. (2017). Comparative Analysis Of Financial Performance Of Syariah Banking And Conventional Banking. </w:t>
      </w:r>
      <w:r w:rsidRPr="00B359D9">
        <w:rPr>
          <w:i/>
          <w:iCs/>
          <w:noProof/>
          <w:sz w:val="22"/>
          <w:szCs w:val="22"/>
        </w:rPr>
        <w:t>KURS</w:t>
      </w:r>
      <w:r w:rsidRPr="00B359D9">
        <w:rPr>
          <w:noProof/>
          <w:sz w:val="22"/>
          <w:szCs w:val="22"/>
        </w:rPr>
        <w:t xml:space="preserve">, </w:t>
      </w:r>
      <w:r w:rsidRPr="00B359D9">
        <w:rPr>
          <w:i/>
          <w:iCs/>
          <w:noProof/>
          <w:sz w:val="22"/>
          <w:szCs w:val="22"/>
        </w:rPr>
        <w:t>2</w:t>
      </w:r>
      <w:r w:rsidRPr="00B359D9">
        <w:rPr>
          <w:noProof/>
          <w:sz w:val="22"/>
          <w:szCs w:val="22"/>
        </w:rPr>
        <w:t>(2), 175–183.</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Kurniasih, E. T., &amp; Suryani, A. I. (2017). Analisis Perbandingan Kinerja Keuangan Bank Syariah Dengan Bank Konvensional (Studi Kasus Pada Pt. Bank Syariah Mandiri Dengan Pt. Bank Tabungan Negara Tbk. Periode 2010- 2015. </w:t>
      </w:r>
      <w:r w:rsidRPr="00B359D9">
        <w:rPr>
          <w:i/>
          <w:iCs/>
          <w:noProof/>
          <w:sz w:val="22"/>
          <w:szCs w:val="22"/>
        </w:rPr>
        <w:t>Jurnal Development</w:t>
      </w:r>
      <w:r w:rsidRPr="00B359D9">
        <w:rPr>
          <w:noProof/>
          <w:sz w:val="22"/>
          <w:szCs w:val="22"/>
        </w:rPr>
        <w:t xml:space="preserve">, </w:t>
      </w:r>
      <w:r w:rsidRPr="00B359D9">
        <w:rPr>
          <w:i/>
          <w:iCs/>
          <w:noProof/>
          <w:sz w:val="22"/>
          <w:szCs w:val="22"/>
        </w:rPr>
        <w:t>5</w:t>
      </w:r>
      <w:r w:rsidRPr="00B359D9">
        <w:rPr>
          <w:noProof/>
          <w:sz w:val="22"/>
          <w:szCs w:val="22"/>
        </w:rPr>
        <w:t>(1), 99–109.</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Latifah, L., &amp; Ritonga, I. (2020). Systematic Literature Review (SLR): Kompetensi Sumber Daya Insani Bagi Perkembangan Perbankan Syariah Di Indonesia. </w:t>
      </w:r>
      <w:r w:rsidRPr="00B359D9">
        <w:rPr>
          <w:i/>
          <w:iCs/>
          <w:noProof/>
          <w:sz w:val="22"/>
          <w:szCs w:val="22"/>
        </w:rPr>
        <w:t>Al Maal: Journal Of Islamic Economics And Banking</w:t>
      </w:r>
      <w:r w:rsidRPr="00B359D9">
        <w:rPr>
          <w:noProof/>
          <w:sz w:val="22"/>
          <w:szCs w:val="22"/>
        </w:rPr>
        <w:t xml:space="preserve">, </w:t>
      </w:r>
      <w:r w:rsidRPr="00B359D9">
        <w:rPr>
          <w:i/>
          <w:iCs/>
          <w:noProof/>
          <w:sz w:val="22"/>
          <w:szCs w:val="22"/>
        </w:rPr>
        <w:t>2</w:t>
      </w:r>
      <w:r w:rsidRPr="00B359D9">
        <w:rPr>
          <w:noProof/>
          <w:sz w:val="22"/>
          <w:szCs w:val="22"/>
        </w:rPr>
        <w:t>(1), 63. Https://Doi.Org/10.31000/Almaal.V2i1.2763</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Maharani, Y., Hafidhudin, D., &amp; Tanjung, H. (2018). Analisis Perbandingan Kinerja Keuangan Bank Syariah Dan Bank Konvensional Berdasarkan Model Accrual Basis Dan Cash Basis. </w:t>
      </w:r>
      <w:r w:rsidRPr="00B359D9">
        <w:rPr>
          <w:i/>
          <w:iCs/>
          <w:noProof/>
          <w:sz w:val="22"/>
          <w:szCs w:val="22"/>
        </w:rPr>
        <w:t>KASABA: Journal Of Islamic Economy</w:t>
      </w:r>
      <w:r w:rsidRPr="00B359D9">
        <w:rPr>
          <w:noProof/>
          <w:sz w:val="22"/>
          <w:szCs w:val="22"/>
        </w:rPr>
        <w:t xml:space="preserve">, </w:t>
      </w:r>
      <w:r w:rsidRPr="00B359D9">
        <w:rPr>
          <w:i/>
          <w:iCs/>
          <w:noProof/>
          <w:sz w:val="22"/>
          <w:szCs w:val="22"/>
        </w:rPr>
        <w:t>11</w:t>
      </w:r>
      <w:r w:rsidRPr="00B359D9">
        <w:rPr>
          <w:noProof/>
          <w:sz w:val="22"/>
          <w:szCs w:val="22"/>
        </w:rPr>
        <w:t>(1), 25–41.</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Mandasari, J. (2021). Analisis Perbandingan Kinerja Keuangan Bank Konvensional Dan Bank Syari’ah Di Indonesia Tahun 2016-2019. </w:t>
      </w:r>
      <w:r w:rsidRPr="00B359D9">
        <w:rPr>
          <w:i/>
          <w:iCs/>
          <w:noProof/>
          <w:sz w:val="22"/>
          <w:szCs w:val="22"/>
        </w:rPr>
        <w:t xml:space="preserve">JAFA: Journal Of Accounting, Finance And </w:t>
      </w:r>
      <w:r w:rsidRPr="00B359D9">
        <w:rPr>
          <w:i/>
          <w:iCs/>
          <w:noProof/>
          <w:sz w:val="22"/>
          <w:szCs w:val="22"/>
        </w:rPr>
        <w:lastRenderedPageBreak/>
        <w:t>Auditing</w:t>
      </w:r>
      <w:r w:rsidRPr="00B359D9">
        <w:rPr>
          <w:noProof/>
          <w:sz w:val="22"/>
          <w:szCs w:val="22"/>
        </w:rPr>
        <w:t xml:space="preserve">, </w:t>
      </w:r>
      <w:r w:rsidRPr="00B359D9">
        <w:rPr>
          <w:i/>
          <w:iCs/>
          <w:noProof/>
          <w:sz w:val="22"/>
          <w:szCs w:val="22"/>
        </w:rPr>
        <w:t>3</w:t>
      </w:r>
      <w:r w:rsidRPr="00B359D9">
        <w:rPr>
          <w:noProof/>
          <w:sz w:val="22"/>
          <w:szCs w:val="22"/>
        </w:rPr>
        <w:t>(1), 17–24.</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Mukhtar, A., &amp; Rinaldi, S. (2019). Analisis Perbandingan Kinerja Keuangan Bank Konvensional Dan Bank Syariah Di Indonesia. </w:t>
      </w:r>
      <w:r w:rsidRPr="00B359D9">
        <w:rPr>
          <w:i/>
          <w:iCs/>
          <w:noProof/>
          <w:sz w:val="22"/>
          <w:szCs w:val="22"/>
        </w:rPr>
        <w:t>PAY: Jurnal Keuangan Dan Perbankan</w:t>
      </w:r>
      <w:r w:rsidRPr="00B359D9">
        <w:rPr>
          <w:noProof/>
          <w:sz w:val="22"/>
          <w:szCs w:val="22"/>
        </w:rPr>
        <w:t xml:space="preserve">, </w:t>
      </w:r>
      <w:r w:rsidRPr="00B359D9">
        <w:rPr>
          <w:i/>
          <w:iCs/>
          <w:noProof/>
          <w:sz w:val="22"/>
          <w:szCs w:val="22"/>
        </w:rPr>
        <w:t>1</w:t>
      </w:r>
      <w:r w:rsidRPr="00B359D9">
        <w:rPr>
          <w:noProof/>
          <w:sz w:val="22"/>
          <w:szCs w:val="22"/>
        </w:rPr>
        <w:t>(2), 58–66.</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Munawir, S. (2014). </w:t>
      </w:r>
      <w:r w:rsidRPr="00B359D9">
        <w:rPr>
          <w:i/>
          <w:iCs/>
          <w:noProof/>
          <w:sz w:val="22"/>
          <w:szCs w:val="22"/>
        </w:rPr>
        <w:t>Analisa Laporan Keuangan</w:t>
      </w:r>
      <w:r w:rsidRPr="00B359D9">
        <w:rPr>
          <w:noProof/>
          <w:sz w:val="22"/>
          <w:szCs w:val="22"/>
        </w:rPr>
        <w:t xml:space="preserve"> (15 Ed.). Liberty.</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Nasution, M. S., &amp; Kamal, H. (2021). Analisa Perbandingan Kinerja Perbankan Syariah Dan Konvensional Pra Dan Pasca Covid-19. </w:t>
      </w:r>
      <w:r w:rsidRPr="00B359D9">
        <w:rPr>
          <w:i/>
          <w:iCs/>
          <w:noProof/>
          <w:sz w:val="22"/>
          <w:szCs w:val="22"/>
        </w:rPr>
        <w:t>AT-TASYRI’ Jurnal Ilmiah Prodi Muamalah</w:t>
      </w:r>
      <w:r w:rsidRPr="00B359D9">
        <w:rPr>
          <w:noProof/>
          <w:sz w:val="22"/>
          <w:szCs w:val="22"/>
        </w:rPr>
        <w:t xml:space="preserve">, </w:t>
      </w:r>
      <w:r w:rsidRPr="00B359D9">
        <w:rPr>
          <w:i/>
          <w:iCs/>
          <w:noProof/>
          <w:sz w:val="22"/>
          <w:szCs w:val="22"/>
        </w:rPr>
        <w:t>13</w:t>
      </w:r>
      <w:r w:rsidRPr="00B359D9">
        <w:rPr>
          <w:noProof/>
          <w:sz w:val="22"/>
          <w:szCs w:val="22"/>
        </w:rPr>
        <w:t>(1), 29–38.</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Novianti, M. (2019). Analisis Perbedaan Kinerja Keuangan Bank Syariah Dan Bank Konvensional Menggunakan Rasio CAMEL. </w:t>
      </w:r>
      <w:r w:rsidRPr="00B359D9">
        <w:rPr>
          <w:i/>
          <w:iCs/>
          <w:noProof/>
          <w:sz w:val="22"/>
          <w:szCs w:val="22"/>
        </w:rPr>
        <w:t>Jurnal Fairness Volume</w:t>
      </w:r>
      <w:r w:rsidRPr="00B359D9">
        <w:rPr>
          <w:noProof/>
          <w:sz w:val="22"/>
          <w:szCs w:val="22"/>
        </w:rPr>
        <w:t xml:space="preserve">, </w:t>
      </w:r>
      <w:r w:rsidRPr="00B359D9">
        <w:rPr>
          <w:i/>
          <w:iCs/>
          <w:noProof/>
          <w:sz w:val="22"/>
          <w:szCs w:val="22"/>
        </w:rPr>
        <w:t>9</w:t>
      </w:r>
      <w:r w:rsidRPr="00B359D9">
        <w:rPr>
          <w:noProof/>
          <w:sz w:val="22"/>
          <w:szCs w:val="22"/>
        </w:rPr>
        <w:t>(2), 127–136.</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Paramitha, D. A., &amp; Astuti, P. (2018). Analisis Perbandingan Kinerja Keuangan Pada Bank Syariah Dan Bank Konvensional. </w:t>
      </w:r>
      <w:r w:rsidRPr="00B359D9">
        <w:rPr>
          <w:i/>
          <w:iCs/>
          <w:noProof/>
          <w:sz w:val="22"/>
          <w:szCs w:val="22"/>
        </w:rPr>
        <w:t>Jurnal Akuntansi &amp; Ekonomi</w:t>
      </w:r>
      <w:r w:rsidRPr="00B359D9">
        <w:rPr>
          <w:noProof/>
          <w:sz w:val="22"/>
          <w:szCs w:val="22"/>
        </w:rPr>
        <w:t xml:space="preserve">, </w:t>
      </w:r>
      <w:r w:rsidRPr="00B359D9">
        <w:rPr>
          <w:i/>
          <w:iCs/>
          <w:noProof/>
          <w:sz w:val="22"/>
          <w:szCs w:val="22"/>
        </w:rPr>
        <w:t>3</w:t>
      </w:r>
      <w:r w:rsidRPr="00B359D9">
        <w:rPr>
          <w:noProof/>
          <w:sz w:val="22"/>
          <w:szCs w:val="22"/>
        </w:rPr>
        <w:t>(2), 38–50.</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Parisi, S. Al. (2017). </w:t>
      </w:r>
      <w:r w:rsidRPr="00B359D9">
        <w:rPr>
          <w:i/>
          <w:iCs/>
          <w:noProof/>
          <w:sz w:val="22"/>
          <w:szCs w:val="22"/>
        </w:rPr>
        <w:t>Determinan Kinerja Keuangan Bank Umum Syariah Di Indonesia</w:t>
      </w:r>
      <w:r w:rsidRPr="00B359D9">
        <w:rPr>
          <w:noProof/>
          <w:sz w:val="22"/>
          <w:szCs w:val="22"/>
        </w:rPr>
        <w:t>. Https://Doi.Org/10.24042/Febi.V2i1.943</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Pratiwi, N. (2016). </w:t>
      </w:r>
      <w:r w:rsidRPr="00B359D9">
        <w:rPr>
          <w:i/>
          <w:iCs/>
          <w:noProof/>
          <w:sz w:val="22"/>
          <w:szCs w:val="22"/>
        </w:rPr>
        <w:t>Analisis Perbandingan Kinerja Keuangan Perbankan Syariah Dengan Perbankan Konvensional Di Bursa Efek Indonesia Nila Pratiwi</w:t>
      </w:r>
      <w:r w:rsidRPr="00B359D9">
        <w:rPr>
          <w:noProof/>
          <w:sz w:val="22"/>
          <w:szCs w:val="22"/>
        </w:rPr>
        <w:t>.</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Putri, A. M., &amp; Iradianty, A. (2020). Analisis Perbandingan Kinerja Keuangan Perbankan Syariah Dengan Perbankan Konvensional 2015-2019. </w:t>
      </w:r>
      <w:r w:rsidRPr="00B359D9">
        <w:rPr>
          <w:i/>
          <w:iCs/>
          <w:noProof/>
          <w:sz w:val="22"/>
          <w:szCs w:val="22"/>
        </w:rPr>
        <w:t>Jurnal Mitra Manajemen</w:t>
      </w:r>
      <w:r w:rsidRPr="00B359D9">
        <w:rPr>
          <w:noProof/>
          <w:sz w:val="22"/>
          <w:szCs w:val="22"/>
        </w:rPr>
        <w:t xml:space="preserve">, </w:t>
      </w:r>
      <w:r w:rsidRPr="00B359D9">
        <w:rPr>
          <w:i/>
          <w:iCs/>
          <w:noProof/>
          <w:sz w:val="22"/>
          <w:szCs w:val="22"/>
        </w:rPr>
        <w:t>4</w:t>
      </w:r>
      <w:r w:rsidRPr="00B359D9">
        <w:rPr>
          <w:noProof/>
          <w:sz w:val="22"/>
          <w:szCs w:val="22"/>
        </w:rPr>
        <w:t>(8), 1103–1117.</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Putri, C. E., Jonathan, R., &amp; Lau, E. A. (2018). Analisis Kinerja Keuangan Bank Mandiri Konvensional Dan Bank Mandiri Syariah Cabang Sangatta. </w:t>
      </w:r>
      <w:r w:rsidRPr="00B359D9">
        <w:rPr>
          <w:i/>
          <w:iCs/>
          <w:noProof/>
          <w:sz w:val="22"/>
          <w:szCs w:val="22"/>
        </w:rPr>
        <w:t>Ekonomia</w:t>
      </w:r>
      <w:r w:rsidRPr="00B359D9">
        <w:rPr>
          <w:noProof/>
          <w:sz w:val="22"/>
          <w:szCs w:val="22"/>
        </w:rPr>
        <w:t xml:space="preserve">, </w:t>
      </w:r>
      <w:r w:rsidRPr="00B359D9">
        <w:rPr>
          <w:i/>
          <w:iCs/>
          <w:noProof/>
          <w:sz w:val="22"/>
          <w:szCs w:val="22"/>
        </w:rPr>
        <w:t>7</w:t>
      </w:r>
      <w:r w:rsidRPr="00B359D9">
        <w:rPr>
          <w:noProof/>
          <w:sz w:val="22"/>
          <w:szCs w:val="22"/>
        </w:rPr>
        <w:t>(2), 1–16.</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Rachman, H. Y., Wati, L. N., &amp; Riadi, R. (2019). Analisis Perbandingan Kinerja Keuangan Bank Syariah Dengan Bank Konvensional. </w:t>
      </w:r>
      <w:r w:rsidRPr="00B359D9">
        <w:rPr>
          <w:i/>
          <w:iCs/>
          <w:noProof/>
          <w:sz w:val="22"/>
          <w:szCs w:val="22"/>
        </w:rPr>
        <w:t>Jurnal Akuntansi</w:t>
      </w:r>
      <w:r w:rsidRPr="00B359D9">
        <w:rPr>
          <w:noProof/>
          <w:sz w:val="22"/>
          <w:szCs w:val="22"/>
        </w:rPr>
        <w:t xml:space="preserve">, </w:t>
      </w:r>
      <w:r w:rsidRPr="00B359D9">
        <w:rPr>
          <w:i/>
          <w:iCs/>
          <w:noProof/>
          <w:sz w:val="22"/>
          <w:szCs w:val="22"/>
        </w:rPr>
        <w:t>8</w:t>
      </w:r>
      <w:r w:rsidRPr="00B359D9">
        <w:rPr>
          <w:noProof/>
          <w:sz w:val="22"/>
          <w:szCs w:val="22"/>
        </w:rPr>
        <w:t>(2), 94–108.</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Rosyadi, I. (2017). </w:t>
      </w:r>
      <w:r w:rsidRPr="00B359D9">
        <w:rPr>
          <w:i/>
          <w:iCs/>
          <w:noProof/>
          <w:sz w:val="22"/>
          <w:szCs w:val="22"/>
        </w:rPr>
        <w:t>Komparasi Efisiensi Perbankan Syariah Dan Perbankan</w:t>
      </w:r>
      <w:r w:rsidRPr="00B359D9">
        <w:rPr>
          <w:noProof/>
          <w:sz w:val="22"/>
          <w:szCs w:val="22"/>
        </w:rPr>
        <w:t xml:space="preserve">. </w:t>
      </w:r>
      <w:r w:rsidRPr="00B359D9">
        <w:rPr>
          <w:i/>
          <w:iCs/>
          <w:noProof/>
          <w:sz w:val="22"/>
          <w:szCs w:val="22"/>
        </w:rPr>
        <w:t>2</w:t>
      </w:r>
      <w:r w:rsidRPr="00B359D9">
        <w:rPr>
          <w:noProof/>
          <w:sz w:val="22"/>
          <w:szCs w:val="22"/>
        </w:rPr>
        <w:t>(November 2015), 61–74.</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Samad, A., &amp; Anan, E. (2017). </w:t>
      </w:r>
      <w:r w:rsidRPr="00B359D9">
        <w:rPr>
          <w:i/>
          <w:iCs/>
          <w:noProof/>
          <w:sz w:val="22"/>
          <w:szCs w:val="22"/>
        </w:rPr>
        <w:t>Perbandingan Kinerja Keuangan Antara Bank Umum Konvensional Dan Bank Umum Syariah Di Indonesia Comparison Of Financial Performance Between Conventional Commercial Banks And Sharia Commercial Banks In Indonesia</w:t>
      </w:r>
      <w:r w:rsidRPr="00B359D9">
        <w:rPr>
          <w:noProof/>
          <w:sz w:val="22"/>
          <w:szCs w:val="22"/>
        </w:rPr>
        <w:t>. 67–88.</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Solikah, H. M., Mardani, R. M., &amp; Wahono, B. (2017). Analisis Perbandingan Kinerja Keuangan Bank Umum Syariah Dengan Bank Umum Konvensional Di Indonesia (Studi Empiris Pada Perusahaan Perbankan Di Bursa Efek Indonesia). </w:t>
      </w:r>
      <w:r w:rsidRPr="00B359D9">
        <w:rPr>
          <w:i/>
          <w:iCs/>
          <w:noProof/>
          <w:sz w:val="22"/>
          <w:szCs w:val="22"/>
        </w:rPr>
        <w:t>Warta Ekonomi</w:t>
      </w:r>
      <w:r w:rsidRPr="00B359D9">
        <w:rPr>
          <w:noProof/>
          <w:sz w:val="22"/>
          <w:szCs w:val="22"/>
        </w:rPr>
        <w:t xml:space="preserve">, </w:t>
      </w:r>
      <w:r w:rsidRPr="00B359D9">
        <w:rPr>
          <w:i/>
          <w:iCs/>
          <w:noProof/>
          <w:sz w:val="22"/>
          <w:szCs w:val="22"/>
        </w:rPr>
        <w:t>07</w:t>
      </w:r>
      <w:r w:rsidRPr="00B359D9">
        <w:rPr>
          <w:noProof/>
          <w:sz w:val="22"/>
          <w:szCs w:val="22"/>
        </w:rPr>
        <w:t>(17), 20–32.</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Suhendro, D. (2018). Analisis Perbandingan Kinerja Keuangan Bank Umum Syariah Vs Bank Umum Konvensional Di Indonesia Dengan Menggunakan Rasio Keuangan. </w:t>
      </w:r>
      <w:r w:rsidRPr="00B359D9">
        <w:rPr>
          <w:i/>
          <w:iCs/>
          <w:noProof/>
          <w:sz w:val="22"/>
          <w:szCs w:val="22"/>
        </w:rPr>
        <w:t>Jurnal Masharif Al-Syariah: Jurnal Ekonomi Dan Perbankan Syariah</w:t>
      </w:r>
      <w:r w:rsidRPr="00B359D9">
        <w:rPr>
          <w:noProof/>
          <w:sz w:val="22"/>
          <w:szCs w:val="22"/>
        </w:rPr>
        <w:t xml:space="preserve">, </w:t>
      </w:r>
      <w:r w:rsidRPr="00B359D9">
        <w:rPr>
          <w:i/>
          <w:iCs/>
          <w:noProof/>
          <w:sz w:val="22"/>
          <w:szCs w:val="22"/>
        </w:rPr>
        <w:t>3</w:t>
      </w:r>
      <w:r w:rsidRPr="00B359D9">
        <w:rPr>
          <w:noProof/>
          <w:sz w:val="22"/>
          <w:szCs w:val="22"/>
        </w:rPr>
        <w:t>(1), 1–26.</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Surya, Y. A., &amp; Asiyah, B. N. (2020). Analisis Perbandingan Kinerja Keuangan Bank BNI Syariah Dan Bank Syariah Mandiri Di Masa Pandemi Covid-19. </w:t>
      </w:r>
      <w:r w:rsidRPr="00B359D9">
        <w:rPr>
          <w:i/>
          <w:iCs/>
          <w:noProof/>
          <w:sz w:val="22"/>
          <w:szCs w:val="22"/>
        </w:rPr>
        <w:t>Iqtishadia: Jurnal Ekonomi Dan Perbankan Syariah</w:t>
      </w:r>
      <w:r w:rsidRPr="00B359D9">
        <w:rPr>
          <w:noProof/>
          <w:sz w:val="22"/>
          <w:szCs w:val="22"/>
        </w:rPr>
        <w:t xml:space="preserve">, </w:t>
      </w:r>
      <w:r w:rsidRPr="00B359D9">
        <w:rPr>
          <w:i/>
          <w:iCs/>
          <w:noProof/>
          <w:sz w:val="22"/>
          <w:szCs w:val="22"/>
        </w:rPr>
        <w:t>7</w:t>
      </w:r>
      <w:r w:rsidRPr="00B359D9">
        <w:rPr>
          <w:noProof/>
          <w:sz w:val="22"/>
          <w:szCs w:val="22"/>
        </w:rPr>
        <w:t>(2), 20–36. Https://Doi.Org/10.1905/Iqtishadia.V7i2.3672</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Thayib, B., Murni, S., &amp; Maramis, J. B. (2017). Comparative Analysis Of Financial Performance Of Islamic And Conventional Banks. </w:t>
      </w:r>
      <w:r w:rsidRPr="00B359D9">
        <w:rPr>
          <w:i/>
          <w:iCs/>
          <w:noProof/>
          <w:sz w:val="22"/>
          <w:szCs w:val="22"/>
        </w:rPr>
        <w:t>Jurnal EMBA</w:t>
      </w:r>
      <w:r w:rsidRPr="00B359D9">
        <w:rPr>
          <w:noProof/>
          <w:sz w:val="22"/>
          <w:szCs w:val="22"/>
        </w:rPr>
        <w:t xml:space="preserve">, </w:t>
      </w:r>
      <w:r w:rsidRPr="00B359D9">
        <w:rPr>
          <w:i/>
          <w:iCs/>
          <w:noProof/>
          <w:sz w:val="22"/>
          <w:szCs w:val="22"/>
        </w:rPr>
        <w:t>5</w:t>
      </w:r>
      <w:r w:rsidRPr="00B359D9">
        <w:rPr>
          <w:noProof/>
          <w:sz w:val="22"/>
          <w:szCs w:val="22"/>
        </w:rPr>
        <w:t>(2), 1759–1768.</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Vivin, Y. A., &amp; Wahono, B. (2017). Analisis Perbandingan Kinerja Keuangan Bank Umum Syariah Dengan Bank Umum Konvensional Di Indonesia. </w:t>
      </w:r>
      <w:r w:rsidRPr="00B359D9">
        <w:rPr>
          <w:i/>
          <w:iCs/>
          <w:noProof/>
          <w:sz w:val="22"/>
          <w:szCs w:val="22"/>
        </w:rPr>
        <w:t>E–Jurnal Riset Manajemen</w:t>
      </w:r>
      <w:r w:rsidRPr="00B359D9">
        <w:rPr>
          <w:noProof/>
          <w:sz w:val="22"/>
          <w:szCs w:val="22"/>
        </w:rPr>
        <w:t>, 15–28.</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Wahyuni, M., &amp; Efriza, R. E. (2017). </w:t>
      </w:r>
      <w:r w:rsidRPr="00B359D9">
        <w:rPr>
          <w:i/>
          <w:iCs/>
          <w:noProof/>
          <w:sz w:val="22"/>
          <w:szCs w:val="22"/>
        </w:rPr>
        <w:t>Analisis Perbandingan Kinerja Keuangan Bank Syariah Dengan Bank Konvensional Di Indonesia</w:t>
      </w:r>
      <w:r w:rsidRPr="00B359D9">
        <w:rPr>
          <w:noProof/>
          <w:sz w:val="22"/>
          <w:szCs w:val="22"/>
        </w:rPr>
        <w:t xml:space="preserve">. </w:t>
      </w:r>
      <w:r w:rsidRPr="00B359D9">
        <w:rPr>
          <w:i/>
          <w:iCs/>
          <w:noProof/>
          <w:sz w:val="22"/>
          <w:szCs w:val="22"/>
        </w:rPr>
        <w:t>1</w:t>
      </w:r>
      <w:r w:rsidRPr="00B359D9">
        <w:rPr>
          <w:noProof/>
          <w:sz w:val="22"/>
          <w:szCs w:val="22"/>
        </w:rPr>
        <w:t>, 66–74.</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t xml:space="preserve">Wijaya, L. D. D., &amp; Erawati, N. M. A. (2017). Analisis Perbandingan Kinerja Keuangan Perbankan Umum Konvensional Dan Perbankan Syariah Periode 2011- 2015. </w:t>
      </w:r>
      <w:r w:rsidRPr="00B359D9">
        <w:rPr>
          <w:i/>
          <w:iCs/>
          <w:noProof/>
          <w:sz w:val="22"/>
          <w:szCs w:val="22"/>
        </w:rPr>
        <w:t>E-Jurnal Akuntansi Universitas Udayana</w:t>
      </w:r>
      <w:r w:rsidRPr="00B359D9">
        <w:rPr>
          <w:noProof/>
          <w:sz w:val="22"/>
          <w:szCs w:val="22"/>
        </w:rPr>
        <w:t xml:space="preserve">, </w:t>
      </w:r>
      <w:r w:rsidRPr="00B359D9">
        <w:rPr>
          <w:i/>
          <w:iCs/>
          <w:noProof/>
          <w:sz w:val="22"/>
          <w:szCs w:val="22"/>
        </w:rPr>
        <w:t>20</w:t>
      </w:r>
      <w:r w:rsidRPr="00B359D9">
        <w:rPr>
          <w:noProof/>
          <w:sz w:val="22"/>
          <w:szCs w:val="22"/>
        </w:rPr>
        <w:t>(3), 2217–2243.</w:t>
      </w:r>
    </w:p>
    <w:p w:rsidR="00B359D9" w:rsidRPr="00B359D9" w:rsidRDefault="00B359D9" w:rsidP="00B359D9">
      <w:pPr>
        <w:widowControl w:val="0"/>
        <w:autoSpaceDE w:val="0"/>
        <w:autoSpaceDN w:val="0"/>
        <w:adjustRightInd w:val="0"/>
        <w:ind w:left="480" w:hanging="480"/>
        <w:jc w:val="both"/>
        <w:rPr>
          <w:noProof/>
          <w:sz w:val="22"/>
          <w:szCs w:val="22"/>
        </w:rPr>
      </w:pPr>
      <w:r w:rsidRPr="00B359D9">
        <w:rPr>
          <w:noProof/>
          <w:sz w:val="22"/>
          <w:szCs w:val="22"/>
        </w:rPr>
        <w:lastRenderedPageBreak/>
        <w:t xml:space="preserve">Yanti, N., &amp; Rozalina, Y. (2019). </w:t>
      </w:r>
      <w:r w:rsidRPr="00B359D9">
        <w:rPr>
          <w:i/>
          <w:iCs/>
          <w:noProof/>
          <w:sz w:val="22"/>
          <w:szCs w:val="22"/>
        </w:rPr>
        <w:t>Comparison Analysis Of Financial Performance Between Conventional And Islamic Banking Are Listed In Indonesia Stock Exchange</w:t>
      </w:r>
      <w:r w:rsidRPr="00B359D9">
        <w:rPr>
          <w:noProof/>
          <w:sz w:val="22"/>
          <w:szCs w:val="22"/>
        </w:rPr>
        <w:t xml:space="preserve"> (Case Study Bank BRI and Bank Panin Syariah). </w:t>
      </w:r>
      <w:r w:rsidRPr="00B359D9">
        <w:rPr>
          <w:i/>
          <w:iCs/>
          <w:noProof/>
          <w:sz w:val="22"/>
          <w:szCs w:val="22"/>
        </w:rPr>
        <w:t>Journal Of Economic And Management Scienties</w:t>
      </w:r>
      <w:r w:rsidRPr="00B359D9">
        <w:rPr>
          <w:noProof/>
          <w:sz w:val="22"/>
          <w:szCs w:val="22"/>
        </w:rPr>
        <w:t xml:space="preserve">, </w:t>
      </w:r>
      <w:r w:rsidRPr="00B359D9">
        <w:rPr>
          <w:i/>
          <w:iCs/>
          <w:noProof/>
          <w:sz w:val="22"/>
          <w:szCs w:val="22"/>
        </w:rPr>
        <w:t>1</w:t>
      </w:r>
      <w:r w:rsidRPr="00B359D9">
        <w:rPr>
          <w:noProof/>
          <w:sz w:val="22"/>
          <w:szCs w:val="22"/>
        </w:rPr>
        <w:t>(2), 37–56.</w:t>
      </w:r>
    </w:p>
    <w:p w:rsidR="00725976" w:rsidRDefault="00B359D9" w:rsidP="00B359D9">
      <w:pPr>
        <w:spacing w:after="120"/>
        <w:ind w:firstLine="360"/>
        <w:jc w:val="both"/>
        <w:rPr>
          <w:sz w:val="22"/>
          <w:szCs w:val="22"/>
        </w:rPr>
      </w:pPr>
      <w:r w:rsidRPr="00B359D9">
        <w:rPr>
          <w:rFonts w:asciiTheme="majorBidi" w:hAnsiTheme="majorBidi" w:cstheme="majorBidi"/>
          <w:sz w:val="22"/>
          <w:szCs w:val="22"/>
        </w:rPr>
        <w:fldChar w:fldCharType="end"/>
      </w: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1ED9" w:rsidRDefault="00B21ED9">
      <w:r>
        <w:separator/>
      </w:r>
    </w:p>
  </w:endnote>
  <w:endnote w:type="continuationSeparator" w:id="0">
    <w:p w:rsidR="00B21ED9" w:rsidRDefault="00B21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2655"/>
      <w:docPartObj>
        <w:docPartGallery w:val="Page Numbers (Bottom of Page)"/>
        <w:docPartUnique/>
      </w:docPartObj>
    </w:sdtPr>
    <w:sdtContent>
      <w:p w:rsidR="00253048" w:rsidRDefault="00253048" w:rsidP="00F41C66">
        <w:pPr>
          <w:pStyle w:val="Footer"/>
          <w:jc w:val="right"/>
        </w:pPr>
        <w:r>
          <w:fldChar w:fldCharType="begin"/>
        </w:r>
        <w:r>
          <w:instrText xml:space="preserve"> PAGE   \* MERGEFORMAT </w:instrText>
        </w:r>
        <w:r>
          <w:fldChar w:fldCharType="separate"/>
        </w:r>
        <w:r w:rsidR="00184F4D">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1ED9" w:rsidRDefault="00B21ED9">
      <w:r>
        <w:separator/>
      </w:r>
    </w:p>
  </w:footnote>
  <w:footnote w:type="continuationSeparator" w:id="0">
    <w:p w:rsidR="00B21ED9" w:rsidRDefault="00B21ED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3048" w:rsidRPr="001D0642" w:rsidRDefault="00253048">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14545D"/>
    <w:multiLevelType w:val="hybridMultilevel"/>
    <w:tmpl w:val="7A187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6340D1"/>
    <w:multiLevelType w:val="hybridMultilevel"/>
    <w:tmpl w:val="782C9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D50EF9"/>
    <w:multiLevelType w:val="hybridMultilevel"/>
    <w:tmpl w:val="6D0CCF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39C3422"/>
    <w:multiLevelType w:val="hybridMultilevel"/>
    <w:tmpl w:val="5C208A52"/>
    <w:lvl w:ilvl="0" w:tplc="06C868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69011A45"/>
    <w:multiLevelType w:val="hybridMultilevel"/>
    <w:tmpl w:val="D2408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2"/>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7"/>
  </w:num>
  <w:num w:numId="8">
    <w:abstractNumId w:val="5"/>
  </w:num>
  <w:num w:numId="9">
    <w:abstractNumId w:val="3"/>
  </w:num>
  <w:num w:numId="10">
    <w:abstractNumId w:val="10"/>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3636A"/>
    <w:rsid w:val="00136193"/>
    <w:rsid w:val="001419FC"/>
    <w:rsid w:val="001535AA"/>
    <w:rsid w:val="00184F4D"/>
    <w:rsid w:val="001B277F"/>
    <w:rsid w:val="001D0642"/>
    <w:rsid w:val="001D1433"/>
    <w:rsid w:val="002006E1"/>
    <w:rsid w:val="00201B74"/>
    <w:rsid w:val="00203B5F"/>
    <w:rsid w:val="0021008A"/>
    <w:rsid w:val="00214280"/>
    <w:rsid w:val="00220AAF"/>
    <w:rsid w:val="002241B8"/>
    <w:rsid w:val="002318A5"/>
    <w:rsid w:val="00240055"/>
    <w:rsid w:val="00253048"/>
    <w:rsid w:val="0026234A"/>
    <w:rsid w:val="00307AC7"/>
    <w:rsid w:val="00324AFE"/>
    <w:rsid w:val="00336B34"/>
    <w:rsid w:val="003451AD"/>
    <w:rsid w:val="004013F0"/>
    <w:rsid w:val="00467D33"/>
    <w:rsid w:val="00482F53"/>
    <w:rsid w:val="004A6B49"/>
    <w:rsid w:val="004A6F64"/>
    <w:rsid w:val="004B7814"/>
    <w:rsid w:val="004C5327"/>
    <w:rsid w:val="00502BFA"/>
    <w:rsid w:val="00541D2A"/>
    <w:rsid w:val="00575733"/>
    <w:rsid w:val="00580208"/>
    <w:rsid w:val="00594A04"/>
    <w:rsid w:val="005D7F88"/>
    <w:rsid w:val="005E0159"/>
    <w:rsid w:val="006048B8"/>
    <w:rsid w:val="00612CF4"/>
    <w:rsid w:val="006459CF"/>
    <w:rsid w:val="0065308C"/>
    <w:rsid w:val="006636B1"/>
    <w:rsid w:val="00670614"/>
    <w:rsid w:val="006848BA"/>
    <w:rsid w:val="006A4425"/>
    <w:rsid w:val="00711C4D"/>
    <w:rsid w:val="00713F5B"/>
    <w:rsid w:val="00725976"/>
    <w:rsid w:val="007349A7"/>
    <w:rsid w:val="007432C2"/>
    <w:rsid w:val="007A0CBD"/>
    <w:rsid w:val="007A32C9"/>
    <w:rsid w:val="007D1129"/>
    <w:rsid w:val="007F3CF3"/>
    <w:rsid w:val="0080184F"/>
    <w:rsid w:val="0084586B"/>
    <w:rsid w:val="00876F86"/>
    <w:rsid w:val="008964A4"/>
    <w:rsid w:val="008B6850"/>
    <w:rsid w:val="009243FC"/>
    <w:rsid w:val="009316D9"/>
    <w:rsid w:val="009331BC"/>
    <w:rsid w:val="0099047D"/>
    <w:rsid w:val="00992B6D"/>
    <w:rsid w:val="009B7A3C"/>
    <w:rsid w:val="009D4C59"/>
    <w:rsid w:val="009F3609"/>
    <w:rsid w:val="00A03ECE"/>
    <w:rsid w:val="00A56E67"/>
    <w:rsid w:val="00A72B34"/>
    <w:rsid w:val="00A73609"/>
    <w:rsid w:val="00AD6B26"/>
    <w:rsid w:val="00AE435A"/>
    <w:rsid w:val="00AF586E"/>
    <w:rsid w:val="00B178C0"/>
    <w:rsid w:val="00B21ED9"/>
    <w:rsid w:val="00B359D9"/>
    <w:rsid w:val="00B94FFB"/>
    <w:rsid w:val="00BC782F"/>
    <w:rsid w:val="00BD4300"/>
    <w:rsid w:val="00BE5E04"/>
    <w:rsid w:val="00BE7B73"/>
    <w:rsid w:val="00C35CDC"/>
    <w:rsid w:val="00C62A24"/>
    <w:rsid w:val="00C64DD0"/>
    <w:rsid w:val="00CA633C"/>
    <w:rsid w:val="00D500E1"/>
    <w:rsid w:val="00D73172"/>
    <w:rsid w:val="00DB5735"/>
    <w:rsid w:val="00DD48A1"/>
    <w:rsid w:val="00DE4AF3"/>
    <w:rsid w:val="00E226DA"/>
    <w:rsid w:val="00E501F4"/>
    <w:rsid w:val="00E726A9"/>
    <w:rsid w:val="00EB06C7"/>
    <w:rsid w:val="00F007C5"/>
    <w:rsid w:val="00F0081E"/>
    <w:rsid w:val="00F01E62"/>
    <w:rsid w:val="00F06A7F"/>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380FBE"/>
  <w15:docId w15:val="{619F4A14-1F5F-45FF-94AB-D5C5A182D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Heading 1 Char1,1.2 Dst...,UGEX'Z,Daftar Pustaka"/>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Ventura-Content">
    <w:name w:val="Ventura-Content"/>
    <w:basedOn w:val="Normal"/>
    <w:link w:val="Ventura-ContentChar"/>
    <w:rsid w:val="0003636A"/>
    <w:pPr>
      <w:widowControl w:val="0"/>
      <w:ind w:firstLine="397"/>
      <w:jc w:val="both"/>
    </w:pPr>
    <w:rPr>
      <w:rFonts w:ascii="Book Antiqua" w:hAnsi="Book Antiqua"/>
      <w:color w:val="202124"/>
      <w:sz w:val="20"/>
    </w:rPr>
  </w:style>
  <w:style w:type="character" w:customStyle="1" w:styleId="Ventura-ContentChar">
    <w:name w:val="Ventura-Content Char"/>
    <w:link w:val="Ventura-Content"/>
    <w:rsid w:val="0003636A"/>
    <w:rPr>
      <w:rFonts w:ascii="Book Antiqua" w:eastAsia="Times New Roman" w:hAnsi="Book Antiqua"/>
      <w:color w:val="202124"/>
      <w:sz w:val="20"/>
      <w:szCs w:val="20"/>
    </w:rPr>
  </w:style>
  <w:style w:type="character" w:customStyle="1" w:styleId="ListParagraphChar">
    <w:name w:val="List Paragraph Char"/>
    <w:aliases w:val="Heading 1 Char1 Char,1.2 Dst... Char,UGEX'Z Char,Daftar Pustaka Char"/>
    <w:link w:val="ListParagraph"/>
    <w:uiPriority w:val="34"/>
    <w:qFormat/>
    <w:rsid w:val="0003636A"/>
    <w:rPr>
      <w:rFonts w:eastAsia="Times New Roman"/>
      <w:szCs w:val="20"/>
    </w:rPr>
  </w:style>
  <w:style w:type="character" w:customStyle="1" w:styleId="y2iqfc">
    <w:name w:val="y2iqfc"/>
    <w:basedOn w:val="DefaultParagraphFont"/>
    <w:rsid w:val="00036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2040321010@student.uinsby.ac.id"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uhammadyazid02@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driani@uinsby.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AC776-FF27-443D-A2E1-30D7EBE17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6</Pages>
  <Words>25061</Words>
  <Characters>142854</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6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Lenovo</cp:lastModifiedBy>
  <cp:revision>25</cp:revision>
  <dcterms:created xsi:type="dcterms:W3CDTF">2017-09-09T02:53:00Z</dcterms:created>
  <dcterms:modified xsi:type="dcterms:W3CDTF">2022-07-06T02:45:00Z</dcterms:modified>
</cp:coreProperties>
</file>